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Sebagai syarat untuk memperoleh gelar sarjana S-1 di Program Studi Informatika, Jurusan Teknik Informatika, Fakultas Teknik Industri,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r w:rsidRPr="00D13D08">
        <w:rPr>
          <w:rFonts w:ascii="Times New Roman" w:hAnsi="Times New Roman" w:cs="Times New Roman"/>
          <w:b/>
          <w:bCs/>
          <w:sz w:val="24"/>
          <w:szCs w:val="24"/>
        </w:rPr>
        <w:t>Latar Belakang</w:t>
      </w:r>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r w:rsidRPr="001707F3">
        <w:rPr>
          <w:rFonts w:ascii="Times New Roman" w:hAnsi="Times New Roman" w:cs="Times New Roman"/>
          <w:b/>
          <w:bCs/>
          <w:sz w:val="24"/>
          <w:szCs w:val="24"/>
        </w:rPr>
        <w:t>Rumusan Masalah</w:t>
      </w:r>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r w:rsidRPr="00E130CC">
        <w:rPr>
          <w:rFonts w:ascii="Times New Roman" w:hAnsi="Times New Roman" w:cs="Times New Roman"/>
          <w:b/>
          <w:bCs/>
          <w:sz w:val="24"/>
          <w:szCs w:val="24"/>
        </w:rPr>
        <w:t>Tujuan Penelitian</w:t>
      </w:r>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anfaat 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Tahapan Penelitian</w:t>
      </w:r>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DE11FD">
        <w:rPr>
          <w:rFonts w:ascii="Times New Roman" w:hAnsi="Times New Roman" w:cs="Times New Roman"/>
          <w:b/>
          <w:bCs/>
          <w:sz w:val="24"/>
          <w:szCs w:val="24"/>
        </w:rPr>
        <w:t>Tinjauan Studi</w:t>
      </w:r>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w:t>
      </w:r>
      <w:proofErr w:type="gramStart"/>
      <w:r w:rsidR="00EF18C8">
        <w:rPr>
          <w:rFonts w:ascii="Times New Roman" w:hAnsi="Times New Roman" w:cs="Times New Roman"/>
          <w:sz w:val="24"/>
          <w:szCs w:val="24"/>
        </w:rPr>
        <w:t xml:space="preserve">untuk </w:t>
      </w:r>
      <w:r w:rsidR="0011787D">
        <w:rPr>
          <w:rFonts w:ascii="Times New Roman" w:hAnsi="Times New Roman" w:cs="Times New Roman"/>
          <w:sz w:val="24"/>
          <w:szCs w:val="24"/>
        </w:rPr>
        <w:t xml:space="preserve"> algoritma</w:t>
      </w:r>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w:t>
      </w:r>
      <w:proofErr w:type="gramStart"/>
      <w:r w:rsidR="00C70FCA">
        <w:rPr>
          <w:rFonts w:ascii="Times New Roman" w:hAnsi="Times New Roman" w:cs="Times New Roman"/>
          <w:sz w:val="24"/>
          <w:szCs w:val="24"/>
        </w:rPr>
        <w:t>Dr.Moewardi</w:t>
      </w:r>
      <w:proofErr w:type="gramEnd"/>
      <w:r w:rsidR="00C70FCA">
        <w:rPr>
          <w:rFonts w:ascii="Times New Roman" w:hAnsi="Times New Roman" w:cs="Times New Roman"/>
          <w:sz w:val="24"/>
          <w:szCs w:val="24"/>
        </w:rPr>
        <w:t xml:space="preserve">,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w:t>
      </w:r>
      <w:proofErr w:type="gramStart"/>
      <w:r w:rsidR="00812171">
        <w:rPr>
          <w:rFonts w:ascii="Times New Roman" w:hAnsi="Times New Roman" w:cs="Times New Roman"/>
          <w:sz w:val="24"/>
          <w:szCs w:val="24"/>
        </w:rPr>
        <w:t>M.Kom</w:t>
      </w:r>
      <w:proofErr w:type="gramEnd"/>
      <w:r w:rsidR="00812171">
        <w:rPr>
          <w:rFonts w:ascii="Times New Roman" w:hAnsi="Times New Roman" w:cs="Times New Roman"/>
          <w:sz w:val="24"/>
          <w:szCs w:val="24"/>
        </w:rPr>
        <w:t>.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r w:rsidRPr="006F5195">
        <w:rPr>
          <w:rFonts w:ascii="Times New Roman" w:hAnsi="Times New Roman" w:cs="Times New Roman"/>
          <w:b/>
          <w:bCs/>
        </w:rPr>
        <w:t>Tabel 1.0</w:t>
      </w:r>
      <w:r w:rsidRPr="006F5195">
        <w:rPr>
          <w:rFonts w:ascii="Times New Roman" w:hAnsi="Times New Roman" w:cs="Times New Roman"/>
          <w:i/>
          <w:iCs/>
        </w:rPr>
        <w:t xml:space="preserve"> Tabel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1F36E2">
        <w:rPr>
          <w:rFonts w:ascii="Times New Roman" w:hAnsi="Times New Roman" w:cs="Times New Roman"/>
          <w:b/>
          <w:bCs/>
          <w:sz w:val="24"/>
          <w:szCs w:val="24"/>
        </w:rPr>
        <w:t>Tinjauan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Jantung</w:t>
      </w:r>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r w:rsidRPr="0003603B">
        <w:rPr>
          <w:rFonts w:ascii="Times New Roman" w:hAnsi="Times New Roman" w:cs="Times New Roman"/>
          <w:b/>
          <w:bCs/>
          <w:sz w:val="24"/>
          <w:szCs w:val="24"/>
        </w:rPr>
        <w:lastRenderedPageBreak/>
        <w:t>Deteksi Penyakit Jantung</w:t>
      </w:r>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r w:rsidRPr="00365889">
        <w:rPr>
          <w:rFonts w:ascii="Times New Roman" w:hAnsi="Times New Roman" w:cs="Times New Roman"/>
          <w:b/>
          <w:bCs/>
        </w:rPr>
        <w:t xml:space="preserve">Tabel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w:t>
      </w:r>
      <w:r w:rsidR="00F8213D">
        <w:rPr>
          <w:rFonts w:ascii="Times New Roman" w:hAnsi="Times New Roman" w:cs="Times New Roman"/>
          <w:sz w:val="24"/>
          <w:szCs w:val="24"/>
        </w:rPr>
        <w:lastRenderedPageBreak/>
        <w:t>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Klasifikasi</w:t>
      </w:r>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w:t>
      </w:r>
      <w:r w:rsidR="00653ECA">
        <w:rPr>
          <w:rFonts w:ascii="Times New Roman" w:hAnsi="Times New Roman" w:cs="Times New Roman"/>
          <w:sz w:val="24"/>
          <w:szCs w:val="24"/>
        </w:rPr>
        <w:lastRenderedPageBreak/>
        <w:t xml:space="preserve">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w:t>
      </w:r>
      <w:r w:rsidR="009728C6">
        <w:rPr>
          <w:rFonts w:ascii="Times New Roman" w:hAnsi="Times New Roman" w:cs="Times New Roman"/>
          <w:sz w:val="24"/>
          <w:szCs w:val="24"/>
        </w:rPr>
        <w:lastRenderedPageBreak/>
        <w:t xml:space="preserve">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r w:rsidRPr="00925015">
        <w:rPr>
          <w:rFonts w:ascii="Times New Roman" w:hAnsi="Times New Roman" w:cs="Times New Roman"/>
          <w:b/>
          <w:bCs/>
          <w:sz w:val="24"/>
          <w:szCs w:val="24"/>
        </w:rPr>
        <w:t>Algoritma XgBoost</w:t>
      </w:r>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1EAFF8A8" w14:textId="77777777"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314FD7"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0D85C2ED" w:rsidR="00827ECD" w:rsidRPr="00B62E9E" w:rsidRDefault="00314FD7"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initial probability</m:t>
                  </m:r>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elakukan prediksi sesuai dengan data</w:t>
      </w:r>
      <w:r w:rsidR="00BA6B91">
        <w:rPr>
          <w:rFonts w:ascii="Times New Roman" w:hAnsi="Times New Roman" w:cs="Times New Roman"/>
          <w:sz w:val="24"/>
          <w:szCs w:val="24"/>
        </w:rPr>
        <w:t xml:space="preserve">set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Parameter Algoritma XgBoost</w:t>
      </w:r>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r>
        <w:rPr>
          <w:rFonts w:ascii="Times New Roman" w:hAnsi="Times New Roman" w:cs="Times New Roman"/>
          <w:b/>
          <w:bCs/>
        </w:rPr>
        <w:t>Tabel 1.2</w:t>
      </w:r>
      <w:r>
        <w:rPr>
          <w:rFonts w:ascii="Times New Roman" w:hAnsi="Times New Roman" w:cs="Times New Roman"/>
          <w:i/>
          <w:iCs/>
        </w:rPr>
        <w:t xml:space="preserve"> Parameter XgBoost</w:t>
      </w:r>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w:t>
      </w:r>
      <w:r w:rsidR="00574CF3">
        <w:rPr>
          <w:rFonts w:ascii="Times New Roman" w:hAnsi="Times New Roman" w:cs="Times New Roman"/>
          <w:sz w:val="24"/>
          <w:szCs w:val="24"/>
        </w:rPr>
        <w:lastRenderedPageBreak/>
        <w:t>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r w:rsidRPr="00022A0F">
        <w:rPr>
          <w:rFonts w:ascii="Times New Roman" w:hAnsi="Times New Roman" w:cs="Times New Roman"/>
          <w:b/>
          <w:bCs/>
        </w:rPr>
        <w:t>Tabel 1.3</w:t>
      </w:r>
      <w:r w:rsidRPr="00022A0F">
        <w:rPr>
          <w:rFonts w:ascii="Times New Roman" w:hAnsi="Times New Roman" w:cs="Times New Roman"/>
        </w:rPr>
        <w:t xml:space="preserve"> Tabel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39B83216" w:rsidR="00CD4207" w:rsidRDefault="00CD4207" w:rsidP="00D62596">
      <w:pPr>
        <w:spacing w:after="0" w:line="276" w:lineRule="auto"/>
        <w:jc w:val="both"/>
        <w:rPr>
          <w:rFonts w:ascii="Times New Roman" w:hAnsi="Times New Roman" w:cs="Times New Roman"/>
          <w:sz w:val="24"/>
          <w:szCs w:val="24"/>
        </w:rPr>
      </w:pPr>
    </w:p>
    <w:p w14:paraId="6A665872" w14:textId="77777777" w:rsidR="0061063B" w:rsidRDefault="0061063B"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Met</w:t>
      </w:r>
      <w:r w:rsidR="00393915">
        <w:rPr>
          <w:rFonts w:ascii="Times New Roman" w:hAnsi="Times New Roman" w:cs="Times New Roman"/>
          <w:b/>
          <w:bCs/>
          <w:sz w:val="24"/>
          <w:szCs w:val="24"/>
        </w:rPr>
        <w:t>ode</w:t>
      </w:r>
      <w:r w:rsidR="00C83601">
        <w:rPr>
          <w:rFonts w:ascii="Times New Roman" w:hAnsi="Times New Roman" w:cs="Times New Roman"/>
          <w:b/>
          <w:bCs/>
          <w:sz w:val="24"/>
          <w:szCs w:val="24"/>
        </w:rPr>
        <w:t xml:space="preserve"> Penelitian</w:t>
      </w:r>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penulis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r w:rsidRPr="00FA71D8">
        <w:rPr>
          <w:rFonts w:ascii="Times New Roman" w:hAnsi="Times New Roman" w:cs="Times New Roman"/>
          <w:i/>
          <w:iCs/>
        </w:rPr>
        <w:t>Tahapan Penelitian</w:t>
      </w:r>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r>
        <w:rPr>
          <w:rFonts w:ascii="Times New Roman" w:hAnsi="Times New Roman" w:cs="Times New Roman"/>
          <w:b/>
          <w:bCs/>
          <w:sz w:val="24"/>
          <w:szCs w:val="24"/>
        </w:rPr>
        <w:t>Studi Literatur</w:t>
      </w:r>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tudi litera</w:t>
      </w:r>
      <w:r w:rsidR="007F4A93">
        <w:rPr>
          <w:rFonts w:ascii="Times New Roman" w:hAnsi="Times New Roman" w:cs="Times New Roman"/>
          <w:sz w:val="24"/>
          <w:szCs w:val="24"/>
        </w:rPr>
        <w:t>tur adalah kegiatan yang dilakukan dengan melakukan pencarian informasi mengenai topik yang bersangkutan lewat sumbersumber referensi seperti jurnal</w:t>
      </w:r>
      <w:r w:rsidR="0093711B">
        <w:rPr>
          <w:rFonts w:ascii="Times New Roman" w:hAnsi="Times New Roman" w:cs="Times New Roman"/>
          <w:sz w:val="24"/>
          <w:szCs w:val="24"/>
        </w:rPr>
        <w:t>, buku, dan sumber-sumber lain yang dapat dipercaya.</w:t>
      </w:r>
      <w:r w:rsidR="00957559">
        <w:rPr>
          <w:rFonts w:ascii="Times New Roman" w:hAnsi="Times New Roman" w:cs="Times New Roman"/>
          <w:sz w:val="24"/>
          <w:szCs w:val="24"/>
        </w:rPr>
        <w:t xml:space="preserve"> Dalam tahapan ini, peneliti mencari dan mengumpulkan informasi mengenai penelitian-penelitian sebelumnya yang berkaitan dengan prediksi penyakit jantung</w:t>
      </w:r>
      <w:r w:rsidR="00E14CAC">
        <w:rPr>
          <w:rFonts w:ascii="Times New Roman" w:hAnsi="Times New Roman" w:cs="Times New Roman"/>
          <w:sz w:val="24"/>
          <w:szCs w:val="24"/>
        </w:rPr>
        <w:t xml:space="preserve"> dan penelitian sebelumnya yang dilakukan menggunakan algoritma XgBoost. Pengumpulan informasi tersebut dilakukan untuk mengetahhui perkembangan topik prediksi penyakit jantung </w:t>
      </w:r>
      <w:r w:rsidR="00274F5C">
        <w:rPr>
          <w:rFonts w:ascii="Times New Roman" w:hAnsi="Times New Roman" w:cs="Times New Roman"/>
          <w:sz w:val="24"/>
          <w:szCs w:val="24"/>
        </w:rPr>
        <w:t>seperti</w:t>
      </w:r>
      <w:r w:rsidR="00E14CAC">
        <w:rPr>
          <w:rFonts w:ascii="Times New Roman" w:hAnsi="Times New Roman" w:cs="Times New Roman"/>
          <w:sz w:val="24"/>
          <w:szCs w:val="24"/>
        </w:rPr>
        <w:t xml:space="preserve"> algoritma apa saja yang sudah sering digunakan untuk menyelesaikan kasus prediksi tersebut, dan juga</w:t>
      </w:r>
      <w:r w:rsidR="006851E3">
        <w:rPr>
          <w:rFonts w:ascii="Times New Roman" w:hAnsi="Times New Roman" w:cs="Times New Roman"/>
          <w:sz w:val="24"/>
          <w:szCs w:val="24"/>
        </w:rPr>
        <w:t xml:space="preserve"> untuk mengetahui kelebihan dan kekurangan algoritma lain dalam meyelesaikan kasus prediksi penyakit jantung.</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Yang nantinya dijadikan bahan evalusai dan pertimbangan penelitian ini dilakukan dengan algoritma yang dipilih, yaitu algoritma XgBoos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Pengumpulan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r w:rsidRPr="00234412">
        <w:rPr>
          <w:rFonts w:ascii="Times New Roman" w:hAnsi="Times New Roman" w:cs="Times New Roman"/>
          <w:b/>
          <w:bCs/>
        </w:rPr>
        <w:t>Tabel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olahan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 xml:space="preserve">apabila data yang digunakan memiliki </w:t>
      </w:r>
      <w:r w:rsidR="00E03AC1">
        <w:rPr>
          <w:rFonts w:ascii="Times New Roman" w:hAnsi="Times New Roman" w:cs="Times New Roman"/>
          <w:sz w:val="24"/>
          <w:szCs w:val="24"/>
        </w:rPr>
        <w:lastRenderedPageBreak/>
        <w:t>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w:t>
      </w:r>
      <w:r w:rsidR="000A3EDD">
        <w:rPr>
          <w:rFonts w:ascii="Times New Roman" w:hAnsi="Times New Roman" w:cs="Times New Roman"/>
          <w:b/>
          <w:bCs/>
          <w:sz w:val="24"/>
          <w:szCs w:val="24"/>
        </w:rPr>
        <w:t>nalisis kebutuhan</w:t>
      </w:r>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Fungsional</w:t>
      </w:r>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Non Fungsional</w:t>
      </w:r>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r w:rsidRPr="00911A64">
        <w:rPr>
          <w:rFonts w:ascii="Times New Roman" w:hAnsi="Times New Roman" w:cs="Times New Roman"/>
          <w:b/>
          <w:bCs/>
        </w:rPr>
        <w:t xml:space="preserve">Tabel 3.2 </w:t>
      </w:r>
      <w:r w:rsidRPr="00911A64">
        <w:rPr>
          <w:rFonts w:ascii="Times New Roman" w:hAnsi="Times New Roman" w:cs="Times New Roman"/>
          <w:i/>
          <w:iCs/>
        </w:rPr>
        <w:t>Spesifikasi perangkat keras</w:t>
      </w:r>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w:t>
      </w:r>
      <w:r w:rsidR="0001426B">
        <w:rPr>
          <w:rFonts w:ascii="Times New Roman" w:hAnsi="Times New Roman" w:cs="Times New Roman"/>
          <w:b/>
          <w:bCs/>
          <w:sz w:val="24"/>
          <w:szCs w:val="24"/>
        </w:rPr>
        <w:t>mbuatan Model Klasifikasi</w:t>
      </w:r>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Dalam preprocessing dilakukan beberapa tahapan diantaranya adalah:</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Menghapus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atau pencilan.</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mbagian data menjadi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Normalisasi pada data numerik.</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r>
        <w:rPr>
          <w:rFonts w:ascii="Times New Roman" w:hAnsi="Times New Roman" w:cs="Times New Roman"/>
          <w:sz w:val="24"/>
          <w:szCs w:val="24"/>
        </w:rPr>
        <w:t xml:space="preserve">Dilakukan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outlier adalah data ekstrem yang mempunyai nilai maksimal atau minimal yang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w:t>
      </w:r>
      <w:r w:rsidR="00B819A3">
        <w:rPr>
          <w:rFonts w:ascii="Times New Roman" w:hAnsi="Times New Roman" w:cs="Times New Roman"/>
          <w:sz w:val="24"/>
          <w:szCs w:val="24"/>
        </w:rPr>
        <w:lastRenderedPageBreak/>
        <w:t>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Perhitungan untuk menghapus outlier dapat dilihat dibawah ini.</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bawah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atas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Keterangan:</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data yang akan dihitung adalah seperti dibawah ini.</w:t>
      </w:r>
    </w:p>
    <w:p w14:paraId="41568098" w14:textId="6BA51E00" w:rsidR="007A4010" w:rsidRPr="00B56114" w:rsidRDefault="00B56114" w:rsidP="00B56114">
      <w:pPr>
        <w:spacing w:after="0" w:line="276" w:lineRule="auto"/>
        <w:jc w:val="center"/>
        <w:rPr>
          <w:rFonts w:ascii="Times New Roman" w:hAnsi="Times New Roman" w:cs="Times New Roman"/>
          <w:i/>
          <w:iCs/>
        </w:rPr>
      </w:pPr>
      <w:r w:rsidRPr="00B56114">
        <w:rPr>
          <w:rFonts w:ascii="Times New Roman" w:hAnsi="Times New Roman" w:cs="Times New Roman"/>
          <w:b/>
          <w:bCs/>
        </w:rPr>
        <w:t xml:space="preserve">Tabel 3.3 </w:t>
      </w:r>
      <w:r w:rsidRPr="00B56114">
        <w:rPr>
          <w:rFonts w:ascii="Times New Roman" w:hAnsi="Times New Roman" w:cs="Times New Roman"/>
          <w:i/>
          <w:iCs/>
        </w:rPr>
        <w:t>Contoh Menghapus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agian datasets dilakukan untuk membagi data menjadi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w:t>
      </w:r>
      <w:r w:rsidR="00FD1DE9">
        <w:rPr>
          <w:rFonts w:ascii="Times New Roman" w:hAnsi="Times New Roman" w:cs="Times New Roman"/>
          <w:sz w:val="24"/>
          <w:szCs w:val="24"/>
        </w:rPr>
        <w:lastRenderedPageBreak/>
        <w:t>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1A172B">
        <w:rPr>
          <w:rFonts w:ascii="Times New Roman" w:hAnsi="Times New Roman" w:cs="Times New Roman"/>
          <w:sz w:val="24"/>
          <w:szCs w:val="24"/>
        </w:rPr>
        <w:t>.</w:t>
      </w:r>
      <w:r w:rsidR="00A82E83">
        <w:rPr>
          <w:rFonts w:ascii="Times New Roman" w:hAnsi="Times New Roman" w:cs="Times New Roman"/>
          <w:sz w:val="24"/>
          <w:szCs w:val="24"/>
        </w:rPr>
        <w:t xml:space="preserve"> Rumus perhitungan metode normalisasi </w:t>
      </w:r>
      <w:r w:rsidR="00A82E83" w:rsidRPr="00694402">
        <w:rPr>
          <w:rFonts w:ascii="Times New Roman" w:hAnsi="Times New Roman" w:cs="Times New Roman"/>
          <w:i/>
          <w:iCs/>
          <w:sz w:val="24"/>
          <w:szCs w:val="24"/>
        </w:rPr>
        <w:t>MinMax</w:t>
      </w:r>
      <w:r w:rsidR="00A82E83">
        <w:rPr>
          <w:rFonts w:ascii="Times New Roman" w:hAnsi="Times New Roman" w:cs="Times New Roman"/>
          <w:sz w:val="24"/>
          <w:szCs w:val="24"/>
        </w:rPr>
        <w:t xml:space="preserve"> dapat dilihat dibawah ini.</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Contoh perhitungan normalisasi menggunakan data dibawah ini.</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r w:rsidRPr="002D46E2">
        <w:rPr>
          <w:rFonts w:ascii="Times New Roman" w:hAnsi="Times New Roman" w:cs="Times New Roman"/>
          <w:b/>
          <w:bCs/>
        </w:rPr>
        <w:t>Tabel 3.4</w:t>
      </w:r>
      <w:r w:rsidRPr="002D46E2">
        <w:rPr>
          <w:rFonts w:ascii="Times New Roman" w:hAnsi="Times New Roman" w:cs="Times New Roman"/>
          <w:i/>
          <w:iCs/>
        </w:rPr>
        <w:t xml:space="preserve"> Perhitungan normalisasi MinMax</w:t>
      </w:r>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314FD7"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314FD7"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Cara kerja</w:t>
      </w:r>
      <w:r w:rsidR="001C3F41">
        <w:rPr>
          <w:rFonts w:ascii="Times New Roman" w:eastAsiaTheme="minorEastAsia" w:hAnsi="Times New Roman" w:cs="Times New Roman"/>
          <w:sz w:val="24"/>
          <w:szCs w:val="24"/>
        </w:rPr>
        <w:t xml:space="preserve"> </w:t>
      </w:r>
      <w:r w:rsidR="00391160">
        <w:rPr>
          <w:rFonts w:ascii="Times New Roman" w:eastAsiaTheme="minorEastAsia" w:hAnsi="Times New Roman" w:cs="Times New Roman"/>
          <w:sz w:val="24"/>
          <w:szCs w:val="24"/>
        </w:rPr>
        <w:t xml:space="preserve">dari </w:t>
      </w:r>
      <w:r w:rsidR="00B070E3">
        <w:rPr>
          <w:rFonts w:ascii="Times New Roman" w:eastAsiaTheme="minorEastAsia" w:hAnsi="Times New Roman" w:cs="Times New Roman"/>
          <w:sz w:val="24"/>
          <w:szCs w:val="24"/>
        </w:rPr>
        <w:t xml:space="preserve">metod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adalah membuat kolom baru sebanyak jumlah kategori yang ada, kemudian </w:t>
      </w:r>
      <w:r w:rsidR="00404004">
        <w:rPr>
          <w:rFonts w:ascii="Times New Roman" w:eastAsiaTheme="minorEastAsia" w:hAnsi="Times New Roman" w:cs="Times New Roman"/>
          <w:sz w:val="24"/>
          <w:szCs w:val="24"/>
        </w:rPr>
        <w:t xml:space="preserve">mengisi dengan nilai 1 </w:t>
      </w:r>
      <w:r w:rsidR="003175A0">
        <w:rPr>
          <w:rFonts w:ascii="Times New Roman" w:eastAsiaTheme="minorEastAsia" w:hAnsi="Times New Roman" w:cs="Times New Roman"/>
          <w:sz w:val="24"/>
          <w:szCs w:val="24"/>
        </w:rPr>
        <w:t>apabila data tersebut sesuai dengan kolom yang dimaksud.</w:t>
      </w:r>
      <w:r w:rsidR="007C69B8">
        <w:rPr>
          <w:rFonts w:ascii="Times New Roman" w:eastAsiaTheme="minorEastAsia" w:hAnsi="Times New Roman" w:cs="Times New Roman"/>
          <w:sz w:val="24"/>
          <w:szCs w:val="24"/>
        </w:rPr>
        <w:t xml:space="preserve"> Contoh metod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 dibawah ini.</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 xml:space="preserve">Tabel 3.5 </w:t>
      </w:r>
      <w:r w:rsidRPr="00C37A55">
        <w:rPr>
          <w:rFonts w:ascii="Times New Roman" w:eastAsiaTheme="minorEastAsia" w:hAnsi="Times New Roman" w:cs="Times New Roman"/>
          <w:i/>
          <w:iCs/>
        </w:rPr>
        <w:t>Contoh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Tabel 3.6</w:t>
      </w:r>
      <w:r w:rsidRPr="00C37A55">
        <w:rPr>
          <w:rFonts w:ascii="Times New Roman" w:eastAsiaTheme="minorEastAsia" w:hAnsi="Times New Roman" w:cs="Times New Roman"/>
          <w:i/>
          <w:iCs/>
        </w:rPr>
        <w:t xml:space="preserve"> Data hasil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dimana kolom yang baru akan bertambah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6F7FC44E" w14:textId="11C5D0AA" w:rsidR="001B43DD" w:rsidRDefault="001B43DD" w:rsidP="001B43DD">
      <w:pPr>
        <w:spacing w:after="0" w:line="276" w:lineRule="auto"/>
        <w:jc w:val="both"/>
        <w:rPr>
          <w:rFonts w:ascii="Times New Roman" w:hAnsi="Times New Roman" w:cs="Times New Roman"/>
          <w:sz w:val="24"/>
          <w:szCs w:val="24"/>
        </w:rPr>
      </w:pPr>
    </w:p>
    <w:p w14:paraId="6CE2CC24" w14:textId="53BE7EBB" w:rsidR="006F1F1F" w:rsidRDefault="006F1F1F" w:rsidP="001B43DD">
      <w:pPr>
        <w:spacing w:after="0" w:line="276" w:lineRule="auto"/>
        <w:jc w:val="both"/>
        <w:rPr>
          <w:rFonts w:ascii="Times New Roman" w:hAnsi="Times New Roman" w:cs="Times New Roman"/>
          <w:sz w:val="24"/>
          <w:szCs w:val="24"/>
        </w:rPr>
      </w:pPr>
    </w:p>
    <w:p w14:paraId="4E10BD4D" w14:textId="733B05FE" w:rsidR="006F1F1F" w:rsidRDefault="006F1F1F" w:rsidP="001B43DD">
      <w:pPr>
        <w:spacing w:after="0" w:line="276" w:lineRule="auto"/>
        <w:jc w:val="both"/>
        <w:rPr>
          <w:rFonts w:ascii="Times New Roman" w:hAnsi="Times New Roman" w:cs="Times New Roman"/>
          <w:sz w:val="24"/>
          <w:szCs w:val="24"/>
        </w:rPr>
      </w:pPr>
    </w:p>
    <w:p w14:paraId="3A61C501" w14:textId="53CF8836" w:rsidR="006F1F1F" w:rsidRDefault="006F1F1F" w:rsidP="001B43DD">
      <w:pPr>
        <w:spacing w:after="0" w:line="276" w:lineRule="auto"/>
        <w:jc w:val="both"/>
        <w:rPr>
          <w:rFonts w:ascii="Times New Roman" w:hAnsi="Times New Roman" w:cs="Times New Roman"/>
          <w:sz w:val="24"/>
          <w:szCs w:val="24"/>
        </w:rPr>
      </w:pPr>
    </w:p>
    <w:p w14:paraId="5BA95915" w14:textId="0ACB4FD3" w:rsidR="006F1F1F" w:rsidRDefault="006F1F1F" w:rsidP="001B43DD">
      <w:pPr>
        <w:spacing w:after="0" w:line="276" w:lineRule="auto"/>
        <w:jc w:val="both"/>
        <w:rPr>
          <w:rFonts w:ascii="Times New Roman" w:hAnsi="Times New Roman" w:cs="Times New Roman"/>
          <w:sz w:val="24"/>
          <w:szCs w:val="24"/>
        </w:rPr>
      </w:pPr>
    </w:p>
    <w:p w14:paraId="34C21949" w14:textId="1550D1E0" w:rsidR="006F1F1F" w:rsidRDefault="006F1F1F" w:rsidP="001B43DD">
      <w:pPr>
        <w:spacing w:after="0" w:line="276" w:lineRule="auto"/>
        <w:jc w:val="both"/>
        <w:rPr>
          <w:rFonts w:ascii="Times New Roman" w:hAnsi="Times New Roman" w:cs="Times New Roman"/>
          <w:sz w:val="24"/>
          <w:szCs w:val="24"/>
        </w:rPr>
      </w:pPr>
    </w:p>
    <w:p w14:paraId="5890355F" w14:textId="2F5C63CA" w:rsidR="006F1F1F" w:rsidRDefault="006F1F1F" w:rsidP="001B43DD">
      <w:pPr>
        <w:spacing w:after="0" w:line="276" w:lineRule="auto"/>
        <w:jc w:val="both"/>
        <w:rPr>
          <w:rFonts w:ascii="Times New Roman" w:hAnsi="Times New Roman" w:cs="Times New Roman"/>
          <w:sz w:val="24"/>
          <w:szCs w:val="24"/>
        </w:rPr>
      </w:pPr>
    </w:p>
    <w:p w14:paraId="066D13E7" w14:textId="21A13E64" w:rsidR="006F1F1F" w:rsidRDefault="006F1F1F" w:rsidP="001B43DD">
      <w:pPr>
        <w:spacing w:after="0" w:line="276" w:lineRule="auto"/>
        <w:jc w:val="both"/>
        <w:rPr>
          <w:rFonts w:ascii="Times New Roman" w:hAnsi="Times New Roman" w:cs="Times New Roman"/>
          <w:sz w:val="24"/>
          <w:szCs w:val="24"/>
        </w:rPr>
      </w:pPr>
    </w:p>
    <w:p w14:paraId="41E34204" w14:textId="46687C6D" w:rsidR="006F1F1F" w:rsidRDefault="006F1F1F" w:rsidP="001B43DD">
      <w:pPr>
        <w:spacing w:after="0" w:line="276" w:lineRule="auto"/>
        <w:jc w:val="both"/>
        <w:rPr>
          <w:rFonts w:ascii="Times New Roman" w:hAnsi="Times New Roman" w:cs="Times New Roman"/>
          <w:sz w:val="24"/>
          <w:szCs w:val="24"/>
        </w:rPr>
      </w:pPr>
    </w:p>
    <w:p w14:paraId="317A4DCC" w14:textId="3C0749AD" w:rsidR="006F1F1F" w:rsidRDefault="006F1F1F" w:rsidP="001B43DD">
      <w:pPr>
        <w:spacing w:after="0" w:line="276" w:lineRule="auto"/>
        <w:jc w:val="both"/>
        <w:rPr>
          <w:rFonts w:ascii="Times New Roman" w:hAnsi="Times New Roman" w:cs="Times New Roman"/>
          <w:sz w:val="24"/>
          <w:szCs w:val="24"/>
        </w:rPr>
      </w:pPr>
    </w:p>
    <w:p w14:paraId="7EA23F05" w14:textId="3158A677" w:rsidR="006F1F1F" w:rsidRDefault="006F1F1F" w:rsidP="001B43DD">
      <w:pPr>
        <w:spacing w:after="0" w:line="276" w:lineRule="auto"/>
        <w:jc w:val="both"/>
        <w:rPr>
          <w:rFonts w:ascii="Times New Roman" w:hAnsi="Times New Roman" w:cs="Times New Roman"/>
          <w:sz w:val="24"/>
          <w:szCs w:val="24"/>
        </w:rPr>
      </w:pPr>
    </w:p>
    <w:p w14:paraId="30F7029E" w14:textId="0F2C23A5" w:rsidR="006F1F1F" w:rsidRDefault="006F1F1F" w:rsidP="001B43DD">
      <w:pPr>
        <w:spacing w:after="0" w:line="276" w:lineRule="auto"/>
        <w:jc w:val="both"/>
        <w:rPr>
          <w:rFonts w:ascii="Times New Roman" w:hAnsi="Times New Roman" w:cs="Times New Roman"/>
          <w:sz w:val="24"/>
          <w:szCs w:val="24"/>
        </w:rPr>
      </w:pPr>
    </w:p>
    <w:p w14:paraId="2B6025EB" w14:textId="229B6BF5" w:rsidR="006F1F1F" w:rsidRDefault="006F1F1F" w:rsidP="001B43DD">
      <w:pPr>
        <w:spacing w:after="0" w:line="276" w:lineRule="auto"/>
        <w:jc w:val="both"/>
        <w:rPr>
          <w:rFonts w:ascii="Times New Roman" w:hAnsi="Times New Roman" w:cs="Times New Roman"/>
          <w:sz w:val="24"/>
          <w:szCs w:val="24"/>
        </w:rPr>
      </w:pPr>
    </w:p>
    <w:p w14:paraId="3F8969B3" w14:textId="15A8CDC0" w:rsidR="006F1F1F" w:rsidRDefault="006F1F1F" w:rsidP="001B43DD">
      <w:pPr>
        <w:spacing w:after="0" w:line="276" w:lineRule="auto"/>
        <w:jc w:val="both"/>
        <w:rPr>
          <w:rFonts w:ascii="Times New Roman" w:hAnsi="Times New Roman" w:cs="Times New Roman"/>
          <w:sz w:val="24"/>
          <w:szCs w:val="24"/>
        </w:rPr>
      </w:pPr>
    </w:p>
    <w:p w14:paraId="07E9EA70" w14:textId="77777777" w:rsidR="006F1F1F" w:rsidRPr="00661903" w:rsidRDefault="006F1F1F" w:rsidP="001B43DD">
      <w:pPr>
        <w:spacing w:after="0" w:line="276" w:lineRule="auto"/>
        <w:jc w:val="both"/>
        <w:rPr>
          <w:rFonts w:ascii="Times New Roman" w:hAnsi="Times New Roman" w:cs="Times New Roman"/>
          <w:sz w:val="24"/>
          <w:szCs w:val="24"/>
        </w:rPr>
      </w:pP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Proses training yang dilakukan oleh algoritma xgboost adalah sebagai beriku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umum xgboost</w:t>
      </w:r>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w:t>
      </w:r>
      <w:r w:rsidR="00AA3DF9">
        <w:rPr>
          <w:rFonts w:ascii="Times New Roman" w:hAnsi="Times New Roman" w:cs="Times New Roman"/>
          <w:sz w:val="24"/>
          <w:szCs w:val="24"/>
        </w:rPr>
        <w:lastRenderedPageBreak/>
        <w:t xml:space="preserve">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26AAF653" w14:textId="1FCB252F" w:rsidR="008A0582" w:rsidRPr="00192DE3" w:rsidRDefault="00314FD7"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1FB5B01" w14:textId="5C52AEE4" w:rsidR="0037281B" w:rsidRPr="00764BA4" w:rsidRDefault="00314FD7"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initial probability</m:t>
                  </m:r>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Contoh dataset yang akan digunakan untuk proses training adalah sebagai beriku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r w:rsidRPr="006B1CF1">
        <w:rPr>
          <w:rFonts w:ascii="Times New Roman" w:hAnsi="Times New Roman" w:cs="Times New Roman"/>
          <w:b/>
          <w:bCs/>
        </w:rPr>
        <w:lastRenderedPageBreak/>
        <w:t>Tabel 3.7</w:t>
      </w:r>
      <w:r w:rsidRPr="006B1CF1">
        <w:rPr>
          <w:rFonts w:ascii="Times New Roman" w:hAnsi="Times New Roman" w:cs="Times New Roman"/>
          <w:i/>
          <w:iCs/>
        </w:rPr>
        <w:t xml:space="preserve"> contoh datasest untuk</w:t>
      </w:r>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xml:space="preserve">. Kemduia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 Tabel yang menampilkan nilai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ditampilkan pada tabel di bawah ini.</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743A4012" w:rsidR="00C711A4" w:rsidRPr="00696103" w:rsidRDefault="00C711A4" w:rsidP="00C711A4">
      <w:pPr>
        <w:pStyle w:val="ListParagraph"/>
        <w:spacing w:after="0" w:line="276" w:lineRule="auto"/>
        <w:jc w:val="center"/>
        <w:rPr>
          <w:rFonts w:ascii="Times New Roman" w:eastAsiaTheme="minorEastAsia" w:hAnsi="Times New Roman" w:cs="Times New Roman"/>
        </w:rPr>
      </w:pPr>
      <w:r w:rsidRPr="00696103">
        <w:rPr>
          <w:rFonts w:ascii="Times New Roman" w:eastAsiaTheme="minorEastAsia" w:hAnsi="Times New Roman" w:cs="Times New Roman"/>
          <w:b/>
          <w:bCs/>
        </w:rPr>
        <w:t xml:space="preserve">Tabel 3.8 </w:t>
      </w:r>
      <w:r w:rsidRPr="00696103">
        <w:rPr>
          <w:rFonts w:ascii="Times New Roman" w:eastAsiaTheme="minorEastAsia" w:hAnsi="Times New Roman" w:cs="Times New Roman"/>
          <w:i/>
          <w:iCs/>
        </w:rPr>
        <w:t>tabel dengan nilai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314FD7"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314FD7"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314FD7"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m:t>
              </m:r>
              <m:r>
                <w:rPr>
                  <w:rFonts w:ascii="Cambria Math" w:hAnsi="Cambria Math" w:cs="Times New Roman"/>
                  <w:sz w:val="24"/>
                  <w:szCs w:val="24"/>
                </w:rPr>
                <m:t>.</m:t>
              </m:r>
              <m:r>
                <w:rPr>
                  <w:rFonts w:ascii="Cambria Math" w:hAnsi="Cambria Math" w:cs="Times New Roman"/>
                  <w:sz w:val="24"/>
                  <w:szCs w:val="24"/>
                </w:rPr>
                <m:t>25</m:t>
              </m:r>
            </m:num>
            <m:den>
              <m:r>
                <w:rPr>
                  <w:rFonts w:ascii="Cambria Math" w:hAnsi="Cambria Math" w:cs="Times New Roman"/>
                  <w:sz w:val="24"/>
                  <w:szCs w:val="24"/>
                </w:rPr>
                <m:t>1</m:t>
              </m:r>
              <m:r>
                <w:rPr>
                  <w:rFonts w:ascii="Cambria Math" w:hAnsi="Cambria Math" w:cs="Times New Roman"/>
                  <w:sz w:val="24"/>
                  <w:szCs w:val="24"/>
                </w:rPr>
                <m:t>.</m:t>
              </m:r>
              <m:r>
                <w:rPr>
                  <w:rFonts w:ascii="Cambria Math" w:hAnsi="Cambria Math" w:cs="Times New Roman"/>
                  <w:sz w:val="24"/>
                  <w:szCs w:val="24"/>
                </w:rPr>
                <m:t>25</m:t>
              </m:r>
            </m:den>
          </m:f>
        </m:oMath>
      </m:oMathPara>
    </w:p>
    <w:p w14:paraId="672FC857" w14:textId="77977F40" w:rsidR="00783CE9" w:rsidRPr="00453604" w:rsidRDefault="00314FD7"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m:t>
          </m:r>
          <m:r>
            <w:rPr>
              <w:rFonts w:ascii="Cambria Math" w:hAnsi="Cambria Math" w:cs="Times New Roman"/>
              <w:sz w:val="24"/>
              <w:szCs w:val="24"/>
            </w:rPr>
            <m:t>.</m:t>
          </m:r>
          <m:r>
            <w:rPr>
              <w:rFonts w:ascii="Cambria Math" w:hAnsi="Cambria Math" w:cs="Times New Roman"/>
              <w:sz w:val="24"/>
              <w:szCs w:val="24"/>
            </w:rPr>
            <m:t>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06221453" w:rsidR="00565DDB" w:rsidRDefault="00731A2D"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gambar --//</w:t>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tree untuk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314FD7"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314F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64D12539" w:rsidR="001A05AF" w:rsidRDefault="00047854"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gambar --//</w:t>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tree untuk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314F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6920002A" w:rsidR="002E6618" w:rsidRDefault="00C02AA4"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gambar --//</w:t>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tree untuk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314F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0277005A" w:rsidR="002F2DC9" w:rsidRDefault="00454561"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gambar --//</w:t>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tree untuk node thalac&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314F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2ABDA7F0" w:rsidR="003F11C1" w:rsidRDefault="00294428"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untuk node thalac&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314F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0D287549" w:rsidR="00047BC8" w:rsidRDefault="00B41719"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 gambar --//</w:t>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tree untuk node thalac&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314F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45BB4B53" w:rsidR="006E2DE5" w:rsidRDefault="007125F1"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tree untuk node thalac&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314F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 adalah sebagai berikut.</w:t>
      </w:r>
    </w:p>
    <w:p w14:paraId="0C9F13F0" w14:textId="4B046B0D" w:rsidR="00716D6C" w:rsidRDefault="002A4F7A"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sz w:val="24"/>
          <w:szCs w:val="24"/>
        </w:rPr>
        <w:t>//</w:t>
      </w:r>
      <w:r w:rsidR="00800549">
        <w:rPr>
          <w:rFonts w:ascii="Times New Roman" w:hAnsi="Times New Roman" w:cs="Times New Roman"/>
          <w:sz w:val="24"/>
          <w:szCs w:val="24"/>
        </w:rPr>
        <w:t>--</w:t>
      </w:r>
      <w:r>
        <w:rPr>
          <w:rFonts w:ascii="Times New Roman" w:hAnsi="Times New Roman" w:cs="Times New Roman"/>
          <w:sz w:val="24"/>
          <w:szCs w:val="24"/>
        </w:rPr>
        <w:t>gambar</w:t>
      </w:r>
      <w:r w:rsidR="00800549">
        <w:rPr>
          <w:rFonts w:ascii="Times New Roman" w:hAnsi="Times New Roman" w:cs="Times New Roman"/>
          <w:sz w:val="24"/>
          <w:szCs w:val="24"/>
        </w:rPr>
        <w:t>--</w:t>
      </w:r>
      <w:r>
        <w:rPr>
          <w:rFonts w:ascii="Times New Roman" w:hAnsi="Times New Roman" w:cs="Times New Roman"/>
          <w:sz w:val="24"/>
          <w:szCs w:val="24"/>
        </w:rPr>
        <w:t>//</w:t>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sementara yang terbentuk</w:t>
      </w:r>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529EC7F" w:rsidR="00A106CB" w:rsidRDefault="00A106CB"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untuk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314F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01E11A0E"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untuk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314F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EA5F7E8" w14:textId="47D35092" w:rsidR="006A023D" w:rsidRDefault="006A023D"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tree untuk node thalac&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314F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DC05BC2" w14:textId="71EAD6C6" w:rsidR="00446957" w:rsidRDefault="00446957"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tree untuk node thalac&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314F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 adalah sebagai berikut.</w:t>
      </w:r>
      <w:r>
        <w:rPr>
          <w:rFonts w:ascii="Times New Roman" w:hAnsi="Times New Roman" w:cs="Times New Roman"/>
          <w:sz w:val="24"/>
          <w:szCs w:val="24"/>
        </w:rPr>
        <w:t xml:space="preserve"> </w:t>
      </w:r>
    </w:p>
    <w:p w14:paraId="474000C0" w14:textId="22A4280E" w:rsidR="00300469" w:rsidRDefault="00300469"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sz w:val="24"/>
          <w:szCs w:val="24"/>
        </w:rPr>
        <w:t>//-- gambar --//</w:t>
      </w:r>
    </w:p>
    <w:p w14:paraId="0EA167AC" w14:textId="7755576A" w:rsidR="00300469" w:rsidRPr="00D54201" w:rsidRDefault="00300469" w:rsidP="00300469">
      <w:pPr>
        <w:spacing w:after="0" w:line="276" w:lineRule="auto"/>
        <w:ind w:left="720"/>
        <w:jc w:val="center"/>
        <w:rPr>
          <w:rFonts w:ascii="Times New Roman" w:hAnsi="Times New Roman" w:cs="Times New Roman"/>
        </w:rPr>
      </w:pPr>
      <w:r w:rsidRPr="00D54201">
        <w:rPr>
          <w:rFonts w:ascii="Times New Roman" w:hAnsi="Times New Roman" w:cs="Times New Roman"/>
          <w:b/>
          <w:bCs/>
        </w:rPr>
        <w:t>Gambar 3.16</w:t>
      </w:r>
      <w:r w:rsidRPr="00D54201">
        <w:rPr>
          <w:rFonts w:ascii="Times New Roman" w:hAnsi="Times New Roman" w:cs="Times New Roman"/>
          <w:i/>
          <w:iCs/>
        </w:rPr>
        <w:t xml:space="preserve"> tree sementara yang sudah dibuat</w:t>
      </w:r>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758F8F" w14:textId="0AB85856" w:rsidR="00314FD7" w:rsidRDefault="00F5100B" w:rsidP="00314FD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5D217FE1" w14:textId="30A52ABB" w:rsidR="00F5100B" w:rsidRPr="006D5F37" w:rsidRDefault="00F5100B" w:rsidP="00314FD7">
      <w:pPr>
        <w:pStyle w:val="ListParagraph"/>
        <w:spacing w:after="0" w:line="276" w:lineRule="auto"/>
        <w:ind w:left="1080"/>
        <w:jc w:val="both"/>
        <w:rPr>
          <w:rFonts w:ascii="Times New Roman" w:hAnsi="Times New Roman" w:cs="Times New Roman"/>
        </w:rPr>
      </w:pPr>
      <w:r w:rsidRPr="006D5F37">
        <w:rPr>
          <w:rFonts w:ascii="Times New Roman" w:hAnsi="Times New Roman" w:cs="Times New Roman"/>
          <w:b/>
          <w:bCs/>
        </w:rPr>
        <w:t>Gambar 3.17</w:t>
      </w:r>
      <w:r w:rsidRPr="006D5F37">
        <w:rPr>
          <w:rFonts w:ascii="Times New Roman" w:hAnsi="Times New Roman" w:cs="Times New Roman"/>
          <w:i/>
          <w:iCs/>
        </w:rPr>
        <w:t xml:space="preserve"> tree untuk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5D14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5D14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5D14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5D14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3ABA92E7"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3ECB141E" w14:textId="318A90F5" w:rsidR="00990DAF" w:rsidRDefault="00990DAF" w:rsidP="00990DA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gambar --//</w:t>
      </w:r>
    </w:p>
    <w:p w14:paraId="2BE7C798" w14:textId="0A726127" w:rsidR="00990DAF" w:rsidRPr="009343E6" w:rsidRDefault="00990DAF" w:rsidP="00990DAF">
      <w:pPr>
        <w:pStyle w:val="ListParagraph"/>
        <w:spacing w:after="0" w:line="276" w:lineRule="auto"/>
        <w:ind w:left="1080"/>
        <w:jc w:val="both"/>
        <w:rPr>
          <w:rFonts w:ascii="Times New Roman" w:hAnsi="Times New Roman" w:cs="Times New Roman"/>
        </w:rPr>
      </w:pPr>
      <w:r w:rsidRPr="009343E6">
        <w:rPr>
          <w:rFonts w:ascii="Times New Roman" w:hAnsi="Times New Roman" w:cs="Times New Roman"/>
          <w:b/>
          <w:bCs/>
        </w:rPr>
        <w:t>Gambar 3.18</w:t>
      </w:r>
      <w:r w:rsidRPr="009343E6">
        <w:rPr>
          <w:rFonts w:ascii="Times New Roman" w:hAnsi="Times New Roman" w:cs="Times New Roman"/>
          <w:i/>
          <w:iCs/>
        </w:rPr>
        <w:t xml:space="preserve"> tree untuk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31552E2F" w:rsidR="00990DAF" w:rsidRPr="00990DAF" w:rsidRDefault="00990DAF" w:rsidP="00990DAF">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096FAFDC" w14:textId="6E68540A" w:rsidR="0093728F" w:rsidRDefault="0093728F"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336D0423" w14:textId="0A2DEB79" w:rsidR="00A70842" w:rsidRDefault="00A70842"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 xml:space="preserve">Gambar 3.19 </w:t>
      </w:r>
      <w:r>
        <w:rPr>
          <w:rFonts w:ascii="Times New Roman" w:hAnsi="Times New Roman" w:cs="Times New Roman"/>
          <w:i/>
          <w:iCs/>
          <w:sz w:val="24"/>
          <w:szCs w:val="24"/>
        </w:rPr>
        <w:t>tree dengan node thalac&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A7084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A7084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A7084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A7084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A7084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sudah dibuat adalah sebagai berikut.</w:t>
      </w:r>
    </w:p>
    <w:p w14:paraId="2C9DAE3A" w14:textId="54812012" w:rsidR="00542473" w:rsidRDefault="00542473" w:rsidP="00542473">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78B8410E" w14:textId="6FB50736" w:rsidR="00542473" w:rsidRPr="004823B9" w:rsidRDefault="00542473" w:rsidP="00542473">
      <w:pPr>
        <w:spacing w:after="0" w:line="276" w:lineRule="auto"/>
        <w:ind w:left="720"/>
        <w:jc w:val="center"/>
        <w:rPr>
          <w:rFonts w:ascii="Times New Roman" w:eastAsiaTheme="minorEastAsia" w:hAnsi="Times New Roman" w:cs="Times New Roman"/>
        </w:rPr>
      </w:pPr>
      <w:r w:rsidRPr="004823B9">
        <w:rPr>
          <w:rFonts w:ascii="Times New Roman" w:eastAsiaTheme="minorEastAsia" w:hAnsi="Times New Roman" w:cs="Times New Roman"/>
          <w:b/>
          <w:bCs/>
        </w:rPr>
        <w:t xml:space="preserve">Gambar 3.20 </w:t>
      </w:r>
      <w:r w:rsidRPr="004823B9">
        <w:rPr>
          <w:rFonts w:ascii="Times New Roman" w:eastAsiaTheme="minorEastAsia" w:hAnsi="Times New Roman" w:cs="Times New Roman"/>
          <w:i/>
          <w:iCs/>
        </w:rPr>
        <w:t>hasil tree pertama yang dibuat</w:t>
      </w:r>
    </w:p>
    <w:p w14:paraId="0EE2A00D" w14:textId="2722C8E6" w:rsidR="009A194A"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adalah sebagai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8E25B1"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m:t>
                  </m:r>
                  <m:r>
                    <w:rPr>
                      <w:rFonts w:ascii="Cambria Math" w:eastAsiaTheme="minorEastAsia" w:hAnsi="Cambria Math" w:cs="Times New Roman"/>
                      <w:sz w:val="24"/>
                      <w:szCs w:val="24"/>
                    </w:rPr>
                    <m:t>λ</m:t>
                  </m:r>
                </m:e>
              </m:nary>
            </m:den>
          </m:f>
        </m:oMath>
      </m:oMathPara>
    </w:p>
    <w:p w14:paraId="29A0B6C4" w14:textId="1C6FFE04" w:rsidR="008E25B1" w:rsidRPr="006030DC" w:rsidRDefault="008E25B1"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E9382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12444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354A4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E9382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71DC7AD4" w14:textId="32CC6EE8" w:rsidR="00926D61" w:rsidRDefault="00926D61" w:rsidP="00926D6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7C78ECC" w14:textId="0C07A452" w:rsidR="00926D61" w:rsidRPr="00926D61" w:rsidRDefault="00926D61" w:rsidP="00926D61">
      <w:pPr>
        <w:spacing w:after="0" w:line="276" w:lineRule="auto"/>
        <w:ind w:left="720"/>
        <w:jc w:val="center"/>
        <w:rPr>
          <w:rFonts w:ascii="Times New Roman" w:eastAsiaTheme="minorEastAsia" w:hAnsi="Times New Roman" w:cs="Times New Roman"/>
        </w:rPr>
      </w:pPr>
      <w:r w:rsidRPr="00926D61">
        <w:rPr>
          <w:rFonts w:ascii="Times New Roman" w:eastAsiaTheme="minorEastAsia" w:hAnsi="Times New Roman" w:cs="Times New Roman"/>
          <w:b/>
          <w:bCs/>
        </w:rPr>
        <w:t>Gambar 3.21</w:t>
      </w:r>
      <w:r w:rsidRPr="00926D61">
        <w:rPr>
          <w:rFonts w:ascii="Times New Roman" w:eastAsiaTheme="minorEastAsia" w:hAnsi="Times New Roman" w:cs="Times New Roman"/>
          <w:i/>
          <w:iCs/>
        </w:rPr>
        <w:t xml:space="preserve"> tre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0BDB0165" w:rsidR="00745BCE" w:rsidRPr="009771D5" w:rsidRDefault="00745BCE"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w:rPr>
              <w:rFonts w:ascii="Cambria Math" w:eastAsiaTheme="minorEastAsia" w:hAnsi="Cambria Math" w:cs="Times New Roman"/>
              <w:sz w:val="24"/>
              <w:szCs w:val="24"/>
            </w:rPr>
            <m:t>initial probability</m:t>
          </m:r>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8673B83" w:rsidR="004D603D" w:rsidRDefault="004D603D" w:rsidP="00745BCE">
      <w:pPr>
        <w:spacing w:after="0" w:line="276"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4B62D94F" w14:textId="2CB2F606" w:rsidR="004D603D" w:rsidRPr="004D603D" w:rsidRDefault="004D603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initial probability=</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m:t>
          </m:r>
        </m:oMath>
      </m:oMathPara>
    </w:p>
    <w:p w14:paraId="6895207D" w14:textId="0BB0B699" w:rsidR="004D603D" w:rsidRPr="004D603D" w:rsidRDefault="004D603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initial probability=</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1559C907" w14:textId="004E0EA6" w:rsidR="004D603D" w:rsidRPr="004D603D" w:rsidRDefault="004D603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initial probability=</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4D94A1B0" w14:textId="51B3E9BF"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initial probability=0</m:t>
          </m:r>
        </m:oMath>
      </m:oMathPara>
    </w:p>
    <w:p w14:paraId="1E8357FD" w14:textId="39F5F6FD" w:rsidR="00EA73D0" w:rsidRPr="00632246" w:rsidRDefault="00EA73D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6</m:t>
        </m:r>
      </m:oMath>
    </w:p>
    <w:p w14:paraId="2C1107C0" w14:textId="1522A4A7"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6</m:t>
                  </m:r>
                </m:sup>
              </m:sSup>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12AAB532" w:rsidR="00632246" w:rsidRPr="00EA73D0" w:rsidRDefault="00632246" w:rsidP="00EA73D0">
      <w:pPr>
        <w:pStyle w:val="ListParagraph"/>
        <w:numPr>
          <w:ilvl w:val="0"/>
          <w:numId w:val="27"/>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s</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Evaluasi</w:t>
      </w:r>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4FE8A854" w:rsidR="00810CA9" w:rsidRDefault="00810CA9" w:rsidP="00AD19CA">
      <w:pPr>
        <w:pStyle w:val="ListParagraph"/>
        <w:spacing w:after="0" w:line="276" w:lineRule="auto"/>
        <w:ind w:left="367"/>
        <w:rPr>
          <w:rFonts w:ascii="Times New Roman" w:hAnsi="Times New Roman" w:cs="Times New Roman"/>
          <w:b/>
          <w:bCs/>
          <w:sz w:val="24"/>
          <w:szCs w:val="24"/>
        </w:rPr>
      </w:pPr>
    </w:p>
    <w:p w14:paraId="2B8E707D" w14:textId="127E3A50" w:rsidR="00BD6722" w:rsidRDefault="00BD6722" w:rsidP="00AD19CA">
      <w:pPr>
        <w:pStyle w:val="ListParagraph"/>
        <w:spacing w:after="0" w:line="276" w:lineRule="auto"/>
        <w:ind w:left="367"/>
        <w:rPr>
          <w:rFonts w:ascii="Times New Roman" w:hAnsi="Times New Roman" w:cs="Times New Roman"/>
          <w:b/>
          <w:bCs/>
          <w:sz w:val="24"/>
          <w:szCs w:val="24"/>
        </w:rPr>
      </w:pPr>
    </w:p>
    <w:p w14:paraId="0F8FCCCF" w14:textId="1AB0C817" w:rsidR="00BD6722" w:rsidRDefault="00BD6722" w:rsidP="00AD19CA">
      <w:pPr>
        <w:pStyle w:val="ListParagraph"/>
        <w:spacing w:after="0" w:line="276" w:lineRule="auto"/>
        <w:ind w:left="367"/>
        <w:rPr>
          <w:rFonts w:ascii="Times New Roman" w:hAnsi="Times New Roman" w:cs="Times New Roman"/>
          <w:b/>
          <w:bCs/>
          <w:sz w:val="24"/>
          <w:szCs w:val="24"/>
        </w:rPr>
      </w:pPr>
    </w:p>
    <w:p w14:paraId="0AF8D840" w14:textId="078CC414" w:rsidR="00BD6722" w:rsidRDefault="00BD6722" w:rsidP="00AD19CA">
      <w:pPr>
        <w:pStyle w:val="ListParagraph"/>
        <w:spacing w:after="0" w:line="276" w:lineRule="auto"/>
        <w:ind w:left="367"/>
        <w:rPr>
          <w:rFonts w:ascii="Times New Roman" w:hAnsi="Times New Roman" w:cs="Times New Roman"/>
          <w:b/>
          <w:bCs/>
          <w:sz w:val="24"/>
          <w:szCs w:val="24"/>
        </w:rPr>
      </w:pPr>
    </w:p>
    <w:p w14:paraId="3E4AE8EA" w14:textId="5AD634F2" w:rsidR="00BD6722" w:rsidRDefault="00BD6722" w:rsidP="00AD19CA">
      <w:pPr>
        <w:pStyle w:val="ListParagraph"/>
        <w:spacing w:after="0" w:line="276" w:lineRule="auto"/>
        <w:ind w:left="367"/>
        <w:rPr>
          <w:rFonts w:ascii="Times New Roman" w:hAnsi="Times New Roman" w:cs="Times New Roman"/>
          <w:b/>
          <w:bCs/>
          <w:sz w:val="24"/>
          <w:szCs w:val="24"/>
        </w:rPr>
      </w:pPr>
    </w:p>
    <w:p w14:paraId="66B9FCE1" w14:textId="08274332" w:rsidR="00BD6722" w:rsidRDefault="00BD6722" w:rsidP="00AD19CA">
      <w:pPr>
        <w:pStyle w:val="ListParagraph"/>
        <w:spacing w:after="0" w:line="276" w:lineRule="auto"/>
        <w:ind w:left="367"/>
        <w:rPr>
          <w:rFonts w:ascii="Times New Roman" w:hAnsi="Times New Roman" w:cs="Times New Roman"/>
          <w:b/>
          <w:bCs/>
          <w:sz w:val="24"/>
          <w:szCs w:val="24"/>
        </w:rPr>
      </w:pPr>
    </w:p>
    <w:p w14:paraId="65498784" w14:textId="50E0AF30" w:rsidR="00BD6722" w:rsidRDefault="00BD6722" w:rsidP="00AD19CA">
      <w:pPr>
        <w:pStyle w:val="ListParagraph"/>
        <w:spacing w:after="0" w:line="276" w:lineRule="auto"/>
        <w:ind w:left="367"/>
        <w:rPr>
          <w:rFonts w:ascii="Times New Roman" w:hAnsi="Times New Roman" w:cs="Times New Roman"/>
          <w:b/>
          <w:bCs/>
          <w:sz w:val="24"/>
          <w:szCs w:val="24"/>
        </w:rPr>
      </w:pPr>
    </w:p>
    <w:p w14:paraId="56ADB547" w14:textId="611053C3" w:rsidR="00BD6722" w:rsidRDefault="00BD6722" w:rsidP="00AD19CA">
      <w:pPr>
        <w:pStyle w:val="ListParagraph"/>
        <w:spacing w:after="0" w:line="276" w:lineRule="auto"/>
        <w:ind w:left="367"/>
        <w:rPr>
          <w:rFonts w:ascii="Times New Roman" w:hAnsi="Times New Roman" w:cs="Times New Roman"/>
          <w:b/>
          <w:bCs/>
          <w:sz w:val="24"/>
          <w:szCs w:val="24"/>
        </w:rPr>
      </w:pPr>
    </w:p>
    <w:p w14:paraId="4A6A3A0E" w14:textId="6841F93C" w:rsidR="00BD6722" w:rsidRDefault="00BD6722" w:rsidP="00AD19CA">
      <w:pPr>
        <w:pStyle w:val="ListParagraph"/>
        <w:spacing w:after="0" w:line="276" w:lineRule="auto"/>
        <w:ind w:left="367"/>
        <w:rPr>
          <w:rFonts w:ascii="Times New Roman" w:hAnsi="Times New Roman" w:cs="Times New Roman"/>
          <w:b/>
          <w:bCs/>
          <w:sz w:val="24"/>
          <w:szCs w:val="24"/>
        </w:rPr>
      </w:pPr>
    </w:p>
    <w:p w14:paraId="46035DF2" w14:textId="0A37DD04" w:rsidR="00BD6722" w:rsidRDefault="00BD6722" w:rsidP="00AD19CA">
      <w:pPr>
        <w:pStyle w:val="ListParagraph"/>
        <w:spacing w:after="0" w:line="276" w:lineRule="auto"/>
        <w:ind w:left="367"/>
        <w:rPr>
          <w:rFonts w:ascii="Times New Roman" w:hAnsi="Times New Roman" w:cs="Times New Roman"/>
          <w:b/>
          <w:bCs/>
          <w:sz w:val="24"/>
          <w:szCs w:val="24"/>
        </w:rPr>
      </w:pPr>
    </w:p>
    <w:p w14:paraId="1C269C9A" w14:textId="105271A0" w:rsidR="00BD6722" w:rsidRDefault="00BD6722" w:rsidP="00AD19CA">
      <w:pPr>
        <w:pStyle w:val="ListParagraph"/>
        <w:spacing w:after="0" w:line="276" w:lineRule="auto"/>
        <w:ind w:left="367"/>
        <w:rPr>
          <w:rFonts w:ascii="Times New Roman" w:hAnsi="Times New Roman" w:cs="Times New Roman"/>
          <w:b/>
          <w:bCs/>
          <w:sz w:val="24"/>
          <w:szCs w:val="24"/>
        </w:rPr>
      </w:pPr>
    </w:p>
    <w:p w14:paraId="45DDCB03" w14:textId="68C1FB4B" w:rsidR="00BD6722" w:rsidRDefault="00BD6722" w:rsidP="00AD19CA">
      <w:pPr>
        <w:pStyle w:val="ListParagraph"/>
        <w:spacing w:after="0" w:line="276" w:lineRule="auto"/>
        <w:ind w:left="367"/>
        <w:rPr>
          <w:rFonts w:ascii="Times New Roman" w:hAnsi="Times New Roman" w:cs="Times New Roman"/>
          <w:b/>
          <w:bCs/>
          <w:sz w:val="24"/>
          <w:szCs w:val="24"/>
        </w:rPr>
      </w:pPr>
    </w:p>
    <w:p w14:paraId="74D257D7" w14:textId="4480CD04" w:rsidR="00BD6722" w:rsidRDefault="00BD6722" w:rsidP="00AD19CA">
      <w:pPr>
        <w:pStyle w:val="ListParagraph"/>
        <w:spacing w:after="0" w:line="276" w:lineRule="auto"/>
        <w:ind w:left="367"/>
        <w:rPr>
          <w:rFonts w:ascii="Times New Roman" w:hAnsi="Times New Roman" w:cs="Times New Roman"/>
          <w:b/>
          <w:bCs/>
          <w:sz w:val="24"/>
          <w:szCs w:val="24"/>
        </w:rPr>
      </w:pPr>
    </w:p>
    <w:p w14:paraId="1C45DA50" w14:textId="3ED4E9F5" w:rsidR="00BD6722" w:rsidRDefault="00BD6722" w:rsidP="00AD19CA">
      <w:pPr>
        <w:pStyle w:val="ListParagraph"/>
        <w:spacing w:after="0" w:line="276" w:lineRule="auto"/>
        <w:ind w:left="367"/>
        <w:rPr>
          <w:rFonts w:ascii="Times New Roman" w:hAnsi="Times New Roman" w:cs="Times New Roman"/>
          <w:b/>
          <w:bCs/>
          <w:sz w:val="24"/>
          <w:szCs w:val="24"/>
        </w:rPr>
      </w:pPr>
    </w:p>
    <w:p w14:paraId="09202D01" w14:textId="326B4067" w:rsidR="00BD6722" w:rsidRDefault="00BD6722" w:rsidP="00AD19CA">
      <w:pPr>
        <w:pStyle w:val="ListParagraph"/>
        <w:spacing w:after="0" w:line="276" w:lineRule="auto"/>
        <w:ind w:left="367"/>
        <w:rPr>
          <w:rFonts w:ascii="Times New Roman" w:hAnsi="Times New Roman" w:cs="Times New Roman"/>
          <w:b/>
          <w:bCs/>
          <w:sz w:val="24"/>
          <w:szCs w:val="24"/>
        </w:rPr>
      </w:pPr>
    </w:p>
    <w:p w14:paraId="57927C5E" w14:textId="29BA10E5" w:rsidR="00BD6722" w:rsidRDefault="00BD6722" w:rsidP="00AD19CA">
      <w:pPr>
        <w:pStyle w:val="ListParagraph"/>
        <w:spacing w:after="0" w:line="276" w:lineRule="auto"/>
        <w:ind w:left="367"/>
        <w:rPr>
          <w:rFonts w:ascii="Times New Roman" w:hAnsi="Times New Roman" w:cs="Times New Roman"/>
          <w:b/>
          <w:bCs/>
          <w:sz w:val="24"/>
          <w:szCs w:val="24"/>
        </w:rPr>
      </w:pPr>
    </w:p>
    <w:p w14:paraId="6226E680" w14:textId="09659704" w:rsidR="00BD6722" w:rsidRDefault="00BD6722" w:rsidP="00AD19CA">
      <w:pPr>
        <w:pStyle w:val="ListParagraph"/>
        <w:spacing w:after="0" w:line="276" w:lineRule="auto"/>
        <w:ind w:left="367"/>
        <w:rPr>
          <w:rFonts w:ascii="Times New Roman" w:hAnsi="Times New Roman" w:cs="Times New Roman"/>
          <w:b/>
          <w:bCs/>
          <w:sz w:val="24"/>
          <w:szCs w:val="24"/>
        </w:rPr>
      </w:pPr>
    </w:p>
    <w:p w14:paraId="195F381E" w14:textId="74F88B32" w:rsidR="00BD6722" w:rsidRDefault="00BD6722" w:rsidP="00AD19CA">
      <w:pPr>
        <w:pStyle w:val="ListParagraph"/>
        <w:spacing w:after="0" w:line="276" w:lineRule="auto"/>
        <w:ind w:left="367"/>
        <w:rPr>
          <w:rFonts w:ascii="Times New Roman" w:hAnsi="Times New Roman" w:cs="Times New Roman"/>
          <w:b/>
          <w:bCs/>
          <w:sz w:val="24"/>
          <w:szCs w:val="24"/>
        </w:rPr>
      </w:pPr>
    </w:p>
    <w:p w14:paraId="7E00F51F" w14:textId="05C89F20" w:rsidR="00BD6722" w:rsidRDefault="00BD6722" w:rsidP="00AD19CA">
      <w:pPr>
        <w:pStyle w:val="ListParagraph"/>
        <w:spacing w:after="0" w:line="276" w:lineRule="auto"/>
        <w:ind w:left="367"/>
        <w:rPr>
          <w:rFonts w:ascii="Times New Roman" w:hAnsi="Times New Roman" w:cs="Times New Roman"/>
          <w:b/>
          <w:bCs/>
          <w:sz w:val="24"/>
          <w:szCs w:val="24"/>
        </w:rPr>
      </w:pPr>
    </w:p>
    <w:p w14:paraId="7C8D41A6" w14:textId="521C71E4" w:rsidR="00BD6722" w:rsidRDefault="00BD6722" w:rsidP="00AD19CA">
      <w:pPr>
        <w:pStyle w:val="ListParagraph"/>
        <w:spacing w:after="0" w:line="276" w:lineRule="auto"/>
        <w:ind w:left="367"/>
        <w:rPr>
          <w:rFonts w:ascii="Times New Roman" w:hAnsi="Times New Roman" w:cs="Times New Roman"/>
          <w:b/>
          <w:bCs/>
          <w:sz w:val="24"/>
          <w:szCs w:val="24"/>
        </w:rPr>
      </w:pPr>
    </w:p>
    <w:p w14:paraId="284A29F2" w14:textId="4037F4E4" w:rsidR="00BD6722" w:rsidRDefault="00BD6722" w:rsidP="00AD19CA">
      <w:pPr>
        <w:pStyle w:val="ListParagraph"/>
        <w:spacing w:after="0" w:line="276" w:lineRule="auto"/>
        <w:ind w:left="367"/>
        <w:rPr>
          <w:rFonts w:ascii="Times New Roman" w:hAnsi="Times New Roman" w:cs="Times New Roman"/>
          <w:b/>
          <w:bCs/>
          <w:sz w:val="24"/>
          <w:szCs w:val="24"/>
        </w:rPr>
      </w:pPr>
    </w:p>
    <w:p w14:paraId="3DBAAFB6" w14:textId="3DF3ADA3" w:rsidR="00BD6722" w:rsidRDefault="00BD6722" w:rsidP="00AD19CA">
      <w:pPr>
        <w:pStyle w:val="ListParagraph"/>
        <w:spacing w:after="0" w:line="276" w:lineRule="auto"/>
        <w:ind w:left="367"/>
        <w:rPr>
          <w:rFonts w:ascii="Times New Roman" w:hAnsi="Times New Roman" w:cs="Times New Roman"/>
          <w:b/>
          <w:bCs/>
          <w:sz w:val="24"/>
          <w:szCs w:val="24"/>
        </w:rPr>
      </w:pPr>
    </w:p>
    <w:p w14:paraId="48591BDC" w14:textId="1D8E9201" w:rsidR="00BD6722" w:rsidRDefault="00BD6722" w:rsidP="00AD19CA">
      <w:pPr>
        <w:pStyle w:val="ListParagraph"/>
        <w:spacing w:after="0" w:line="276" w:lineRule="auto"/>
        <w:ind w:left="367"/>
        <w:rPr>
          <w:rFonts w:ascii="Times New Roman" w:hAnsi="Times New Roman" w:cs="Times New Roman"/>
          <w:b/>
          <w:bCs/>
          <w:sz w:val="24"/>
          <w:szCs w:val="24"/>
        </w:rPr>
      </w:pPr>
    </w:p>
    <w:p w14:paraId="0183E3FE" w14:textId="3BCE4085" w:rsidR="00BD6722" w:rsidRDefault="00BD6722" w:rsidP="00AD19CA">
      <w:pPr>
        <w:pStyle w:val="ListParagraph"/>
        <w:spacing w:after="0" w:line="276" w:lineRule="auto"/>
        <w:ind w:left="367"/>
        <w:rPr>
          <w:rFonts w:ascii="Times New Roman" w:hAnsi="Times New Roman" w:cs="Times New Roman"/>
          <w:b/>
          <w:bCs/>
          <w:sz w:val="24"/>
          <w:szCs w:val="24"/>
        </w:rPr>
      </w:pPr>
    </w:p>
    <w:p w14:paraId="728DFF76" w14:textId="77777777" w:rsidR="00BD6722" w:rsidRDefault="00BD6722"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97316E" w:rsidRDefault="00810CA9"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w:t>
      </w:r>
      <w:r w:rsidRPr="00480DA1">
        <w:rPr>
          <w:rFonts w:ascii="Times New Roman" w:hAnsi="Times New Roman" w:cs="Times New Roman"/>
          <w:noProof/>
          <w:sz w:val="24"/>
          <w:szCs w:val="24"/>
        </w:rPr>
        <w:lastRenderedPageBreak/>
        <w:t>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 xml:space="preserve">Implementasi Metode XGBoost dan Feature Importance untuk </w:t>
      </w:r>
      <w:r w:rsidRPr="00480DA1">
        <w:rPr>
          <w:rFonts w:ascii="Times New Roman" w:hAnsi="Times New Roman" w:cs="Times New Roman"/>
          <w:i/>
          <w:iCs/>
          <w:noProof/>
          <w:sz w:val="24"/>
          <w:szCs w:val="24"/>
        </w:rPr>
        <w:lastRenderedPageBreak/>
        <w:t>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w:t>
      </w:r>
      <w:r w:rsidRPr="00480DA1">
        <w:rPr>
          <w:rFonts w:ascii="Times New Roman" w:hAnsi="Times New Roman" w:cs="Times New Roman"/>
          <w:noProof/>
          <w:sz w:val="24"/>
          <w:szCs w:val="24"/>
        </w:rPr>
        <w:lastRenderedPageBreak/>
        <w:t xml:space="preserve">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5"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1"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20"/>
  </w:num>
  <w:num w:numId="3">
    <w:abstractNumId w:val="14"/>
  </w:num>
  <w:num w:numId="4">
    <w:abstractNumId w:val="2"/>
  </w:num>
  <w:num w:numId="5">
    <w:abstractNumId w:val="9"/>
  </w:num>
  <w:num w:numId="6">
    <w:abstractNumId w:val="4"/>
  </w:num>
  <w:num w:numId="7">
    <w:abstractNumId w:val="15"/>
  </w:num>
  <w:num w:numId="8">
    <w:abstractNumId w:val="21"/>
  </w:num>
  <w:num w:numId="9">
    <w:abstractNumId w:val="17"/>
  </w:num>
  <w:num w:numId="10">
    <w:abstractNumId w:val="8"/>
  </w:num>
  <w:num w:numId="11">
    <w:abstractNumId w:val="11"/>
  </w:num>
  <w:num w:numId="12">
    <w:abstractNumId w:val="0"/>
  </w:num>
  <w:num w:numId="13">
    <w:abstractNumId w:val="19"/>
  </w:num>
  <w:num w:numId="14">
    <w:abstractNumId w:val="23"/>
  </w:num>
  <w:num w:numId="15">
    <w:abstractNumId w:val="13"/>
  </w:num>
  <w:num w:numId="16">
    <w:abstractNumId w:val="24"/>
  </w:num>
  <w:num w:numId="17">
    <w:abstractNumId w:val="5"/>
  </w:num>
  <w:num w:numId="18">
    <w:abstractNumId w:val="16"/>
  </w:num>
  <w:num w:numId="19">
    <w:abstractNumId w:val="7"/>
  </w:num>
  <w:num w:numId="20">
    <w:abstractNumId w:val="6"/>
  </w:num>
  <w:num w:numId="21">
    <w:abstractNumId w:val="22"/>
  </w:num>
  <w:num w:numId="22">
    <w:abstractNumId w:val="1"/>
  </w:num>
  <w:num w:numId="23">
    <w:abstractNumId w:val="3"/>
  </w:num>
  <w:num w:numId="24">
    <w:abstractNumId w:val="25"/>
  </w:num>
  <w:num w:numId="25">
    <w:abstractNumId w:val="12"/>
  </w:num>
  <w:num w:numId="26">
    <w:abstractNumId w:val="26"/>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63E7"/>
    <w:rsid w:val="00017D9B"/>
    <w:rsid w:val="000208AA"/>
    <w:rsid w:val="00020E06"/>
    <w:rsid w:val="00021991"/>
    <w:rsid w:val="00021EA2"/>
    <w:rsid w:val="00022228"/>
    <w:rsid w:val="00022A0F"/>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854"/>
    <w:rsid w:val="00047BC8"/>
    <w:rsid w:val="0005002B"/>
    <w:rsid w:val="00051737"/>
    <w:rsid w:val="00051871"/>
    <w:rsid w:val="00051902"/>
    <w:rsid w:val="00054140"/>
    <w:rsid w:val="000547E3"/>
    <w:rsid w:val="00054832"/>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6BD"/>
    <w:rsid w:val="0007216E"/>
    <w:rsid w:val="00072DAB"/>
    <w:rsid w:val="00073391"/>
    <w:rsid w:val="000737B2"/>
    <w:rsid w:val="00073A7C"/>
    <w:rsid w:val="00073FC3"/>
    <w:rsid w:val="000743B6"/>
    <w:rsid w:val="00075D31"/>
    <w:rsid w:val="0007631D"/>
    <w:rsid w:val="00076E22"/>
    <w:rsid w:val="00077696"/>
    <w:rsid w:val="00080699"/>
    <w:rsid w:val="0008107C"/>
    <w:rsid w:val="0008151F"/>
    <w:rsid w:val="00081713"/>
    <w:rsid w:val="00081A0E"/>
    <w:rsid w:val="00081CF9"/>
    <w:rsid w:val="00082290"/>
    <w:rsid w:val="00082CF9"/>
    <w:rsid w:val="00083308"/>
    <w:rsid w:val="00083949"/>
    <w:rsid w:val="00083D92"/>
    <w:rsid w:val="0008408B"/>
    <w:rsid w:val="0008525E"/>
    <w:rsid w:val="00085B76"/>
    <w:rsid w:val="00085F0A"/>
    <w:rsid w:val="00086390"/>
    <w:rsid w:val="00086DD9"/>
    <w:rsid w:val="00090593"/>
    <w:rsid w:val="000916F4"/>
    <w:rsid w:val="00091723"/>
    <w:rsid w:val="00091E31"/>
    <w:rsid w:val="000938AA"/>
    <w:rsid w:val="0009399D"/>
    <w:rsid w:val="00093BFA"/>
    <w:rsid w:val="00094424"/>
    <w:rsid w:val="000945D8"/>
    <w:rsid w:val="00094946"/>
    <w:rsid w:val="000958C4"/>
    <w:rsid w:val="00095E9D"/>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09FA"/>
    <w:rsid w:val="000B1308"/>
    <w:rsid w:val="000B2015"/>
    <w:rsid w:val="000B22AE"/>
    <w:rsid w:val="000B23E3"/>
    <w:rsid w:val="000B3484"/>
    <w:rsid w:val="000B3DE1"/>
    <w:rsid w:val="000B49D4"/>
    <w:rsid w:val="000B4A0C"/>
    <w:rsid w:val="000B711F"/>
    <w:rsid w:val="000B7434"/>
    <w:rsid w:val="000B7A69"/>
    <w:rsid w:val="000C0044"/>
    <w:rsid w:val="000C00B1"/>
    <w:rsid w:val="000C1186"/>
    <w:rsid w:val="000C12E9"/>
    <w:rsid w:val="000C21C6"/>
    <w:rsid w:val="000C2F93"/>
    <w:rsid w:val="000C37BB"/>
    <w:rsid w:val="000C4187"/>
    <w:rsid w:val="000C4619"/>
    <w:rsid w:val="000C5210"/>
    <w:rsid w:val="000C5ACE"/>
    <w:rsid w:val="000C5BF2"/>
    <w:rsid w:val="000C6DE3"/>
    <w:rsid w:val="000D05C1"/>
    <w:rsid w:val="000D085E"/>
    <w:rsid w:val="000D08FA"/>
    <w:rsid w:val="000D0945"/>
    <w:rsid w:val="000D30A0"/>
    <w:rsid w:val="000D393C"/>
    <w:rsid w:val="000D4F7C"/>
    <w:rsid w:val="000D535C"/>
    <w:rsid w:val="000D550F"/>
    <w:rsid w:val="000D5A93"/>
    <w:rsid w:val="000D6105"/>
    <w:rsid w:val="000D6821"/>
    <w:rsid w:val="000D6C1D"/>
    <w:rsid w:val="000D748D"/>
    <w:rsid w:val="000D7743"/>
    <w:rsid w:val="000E205B"/>
    <w:rsid w:val="000E2347"/>
    <w:rsid w:val="000E42A3"/>
    <w:rsid w:val="000E4704"/>
    <w:rsid w:val="000E522F"/>
    <w:rsid w:val="000E5606"/>
    <w:rsid w:val="000E597A"/>
    <w:rsid w:val="000E647C"/>
    <w:rsid w:val="000F1244"/>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35FF"/>
    <w:rsid w:val="0010363B"/>
    <w:rsid w:val="00103679"/>
    <w:rsid w:val="00103BAB"/>
    <w:rsid w:val="00103DCC"/>
    <w:rsid w:val="001043E5"/>
    <w:rsid w:val="00104632"/>
    <w:rsid w:val="001057D4"/>
    <w:rsid w:val="00105A7B"/>
    <w:rsid w:val="00106B57"/>
    <w:rsid w:val="00107349"/>
    <w:rsid w:val="00107921"/>
    <w:rsid w:val="0011029B"/>
    <w:rsid w:val="00111F24"/>
    <w:rsid w:val="0011303F"/>
    <w:rsid w:val="00113D70"/>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30323"/>
    <w:rsid w:val="001306E4"/>
    <w:rsid w:val="00130A89"/>
    <w:rsid w:val="00130EF5"/>
    <w:rsid w:val="00131452"/>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BA"/>
    <w:rsid w:val="001523F0"/>
    <w:rsid w:val="00153998"/>
    <w:rsid w:val="00153CCA"/>
    <w:rsid w:val="001555A0"/>
    <w:rsid w:val="001555C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F4"/>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BF1"/>
    <w:rsid w:val="001823D7"/>
    <w:rsid w:val="001843F0"/>
    <w:rsid w:val="0018470C"/>
    <w:rsid w:val="00184D7D"/>
    <w:rsid w:val="001859D8"/>
    <w:rsid w:val="00185ED0"/>
    <w:rsid w:val="001861B2"/>
    <w:rsid w:val="0018624C"/>
    <w:rsid w:val="00186AE3"/>
    <w:rsid w:val="00187645"/>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DDE"/>
    <w:rsid w:val="001A05AF"/>
    <w:rsid w:val="001A0CBA"/>
    <w:rsid w:val="001A1367"/>
    <w:rsid w:val="001A172B"/>
    <w:rsid w:val="001A3C64"/>
    <w:rsid w:val="001A55FE"/>
    <w:rsid w:val="001A5AE3"/>
    <w:rsid w:val="001A5E2A"/>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3F41"/>
    <w:rsid w:val="001C4D16"/>
    <w:rsid w:val="001C55FA"/>
    <w:rsid w:val="001C61FC"/>
    <w:rsid w:val="001C6C85"/>
    <w:rsid w:val="001C6F17"/>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BBC"/>
    <w:rsid w:val="001F0389"/>
    <w:rsid w:val="001F14F7"/>
    <w:rsid w:val="001F36E2"/>
    <w:rsid w:val="001F4C84"/>
    <w:rsid w:val="001F4CDD"/>
    <w:rsid w:val="001F4FD9"/>
    <w:rsid w:val="001F692B"/>
    <w:rsid w:val="00201AC4"/>
    <w:rsid w:val="00201EEC"/>
    <w:rsid w:val="00202631"/>
    <w:rsid w:val="002028CF"/>
    <w:rsid w:val="0020339C"/>
    <w:rsid w:val="0020346E"/>
    <w:rsid w:val="00203B8F"/>
    <w:rsid w:val="00203C09"/>
    <w:rsid w:val="002051A4"/>
    <w:rsid w:val="00205356"/>
    <w:rsid w:val="0020577E"/>
    <w:rsid w:val="00206E73"/>
    <w:rsid w:val="002076A5"/>
    <w:rsid w:val="00207BAE"/>
    <w:rsid w:val="00207DC0"/>
    <w:rsid w:val="00207F87"/>
    <w:rsid w:val="0021061D"/>
    <w:rsid w:val="00210D92"/>
    <w:rsid w:val="00210E5F"/>
    <w:rsid w:val="00212486"/>
    <w:rsid w:val="002125C0"/>
    <w:rsid w:val="00212865"/>
    <w:rsid w:val="00213191"/>
    <w:rsid w:val="0021396B"/>
    <w:rsid w:val="00213A04"/>
    <w:rsid w:val="002149BF"/>
    <w:rsid w:val="00214C3D"/>
    <w:rsid w:val="00214D72"/>
    <w:rsid w:val="00215758"/>
    <w:rsid w:val="00215AFD"/>
    <w:rsid w:val="0021675C"/>
    <w:rsid w:val="002170AF"/>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40A31"/>
    <w:rsid w:val="00241CFF"/>
    <w:rsid w:val="0024233F"/>
    <w:rsid w:val="002423FA"/>
    <w:rsid w:val="00242B27"/>
    <w:rsid w:val="00242DB5"/>
    <w:rsid w:val="002430A1"/>
    <w:rsid w:val="002435AE"/>
    <w:rsid w:val="002439C6"/>
    <w:rsid w:val="0024451B"/>
    <w:rsid w:val="00245A75"/>
    <w:rsid w:val="00247913"/>
    <w:rsid w:val="00247B95"/>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49A"/>
    <w:rsid w:val="0026434F"/>
    <w:rsid w:val="00265047"/>
    <w:rsid w:val="00265E4A"/>
    <w:rsid w:val="002666E3"/>
    <w:rsid w:val="00266F0D"/>
    <w:rsid w:val="00270138"/>
    <w:rsid w:val="00270185"/>
    <w:rsid w:val="0027065D"/>
    <w:rsid w:val="0027097F"/>
    <w:rsid w:val="002719A4"/>
    <w:rsid w:val="00271C5E"/>
    <w:rsid w:val="00274A3C"/>
    <w:rsid w:val="00274F5C"/>
    <w:rsid w:val="0027511E"/>
    <w:rsid w:val="002757DE"/>
    <w:rsid w:val="00276DEF"/>
    <w:rsid w:val="002777AD"/>
    <w:rsid w:val="0027790E"/>
    <w:rsid w:val="00277C44"/>
    <w:rsid w:val="00277C54"/>
    <w:rsid w:val="002802C8"/>
    <w:rsid w:val="002809E9"/>
    <w:rsid w:val="002815C7"/>
    <w:rsid w:val="00283EA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4428"/>
    <w:rsid w:val="0029491C"/>
    <w:rsid w:val="002950E7"/>
    <w:rsid w:val="00295452"/>
    <w:rsid w:val="00295939"/>
    <w:rsid w:val="00295C9F"/>
    <w:rsid w:val="00295FA8"/>
    <w:rsid w:val="00297322"/>
    <w:rsid w:val="002A0A3C"/>
    <w:rsid w:val="002A0C9A"/>
    <w:rsid w:val="002A207B"/>
    <w:rsid w:val="002A26EE"/>
    <w:rsid w:val="002A28FB"/>
    <w:rsid w:val="002A2FAE"/>
    <w:rsid w:val="002A38AC"/>
    <w:rsid w:val="002A39D4"/>
    <w:rsid w:val="002A4F7A"/>
    <w:rsid w:val="002A5DAB"/>
    <w:rsid w:val="002A5F0E"/>
    <w:rsid w:val="002A6561"/>
    <w:rsid w:val="002A71A2"/>
    <w:rsid w:val="002A739F"/>
    <w:rsid w:val="002B0071"/>
    <w:rsid w:val="002B1517"/>
    <w:rsid w:val="002B1D2A"/>
    <w:rsid w:val="002B1DFD"/>
    <w:rsid w:val="002B2EE2"/>
    <w:rsid w:val="002B3288"/>
    <w:rsid w:val="002B42FF"/>
    <w:rsid w:val="002B4E7A"/>
    <w:rsid w:val="002B52DA"/>
    <w:rsid w:val="002B584C"/>
    <w:rsid w:val="002C047A"/>
    <w:rsid w:val="002C09C5"/>
    <w:rsid w:val="002C0B76"/>
    <w:rsid w:val="002C0BD7"/>
    <w:rsid w:val="002C23E9"/>
    <w:rsid w:val="002C496D"/>
    <w:rsid w:val="002C4A71"/>
    <w:rsid w:val="002C4D6E"/>
    <w:rsid w:val="002C4D7A"/>
    <w:rsid w:val="002C4FFF"/>
    <w:rsid w:val="002D10BF"/>
    <w:rsid w:val="002D28C3"/>
    <w:rsid w:val="002D46E2"/>
    <w:rsid w:val="002D4B53"/>
    <w:rsid w:val="002D7839"/>
    <w:rsid w:val="002D7C1F"/>
    <w:rsid w:val="002D7F70"/>
    <w:rsid w:val="002E0A2D"/>
    <w:rsid w:val="002E1102"/>
    <w:rsid w:val="002E23AC"/>
    <w:rsid w:val="002E2935"/>
    <w:rsid w:val="002E31B9"/>
    <w:rsid w:val="002E3603"/>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496"/>
    <w:rsid w:val="002F7846"/>
    <w:rsid w:val="003001C3"/>
    <w:rsid w:val="00300469"/>
    <w:rsid w:val="00301585"/>
    <w:rsid w:val="00303DD6"/>
    <w:rsid w:val="003048A4"/>
    <w:rsid w:val="00305407"/>
    <w:rsid w:val="003064E5"/>
    <w:rsid w:val="003064FC"/>
    <w:rsid w:val="0031015B"/>
    <w:rsid w:val="00310338"/>
    <w:rsid w:val="00310BDF"/>
    <w:rsid w:val="00310DC9"/>
    <w:rsid w:val="00310E93"/>
    <w:rsid w:val="003126B4"/>
    <w:rsid w:val="00312BCC"/>
    <w:rsid w:val="00312CA5"/>
    <w:rsid w:val="003138DC"/>
    <w:rsid w:val="00313D6B"/>
    <w:rsid w:val="00314BB8"/>
    <w:rsid w:val="00314FD7"/>
    <w:rsid w:val="00316267"/>
    <w:rsid w:val="00316392"/>
    <w:rsid w:val="003175A0"/>
    <w:rsid w:val="003207F0"/>
    <w:rsid w:val="003208C0"/>
    <w:rsid w:val="00320A88"/>
    <w:rsid w:val="0032155C"/>
    <w:rsid w:val="00323900"/>
    <w:rsid w:val="00323A0A"/>
    <w:rsid w:val="00323B5E"/>
    <w:rsid w:val="003246E7"/>
    <w:rsid w:val="00324ADF"/>
    <w:rsid w:val="00324DA4"/>
    <w:rsid w:val="00325845"/>
    <w:rsid w:val="00325F29"/>
    <w:rsid w:val="003307E6"/>
    <w:rsid w:val="00331748"/>
    <w:rsid w:val="00331A8E"/>
    <w:rsid w:val="00331BAD"/>
    <w:rsid w:val="00332142"/>
    <w:rsid w:val="00332CF1"/>
    <w:rsid w:val="00332EA2"/>
    <w:rsid w:val="00333107"/>
    <w:rsid w:val="00334466"/>
    <w:rsid w:val="00334603"/>
    <w:rsid w:val="00334AB5"/>
    <w:rsid w:val="00336105"/>
    <w:rsid w:val="003373B8"/>
    <w:rsid w:val="00340C4E"/>
    <w:rsid w:val="00341034"/>
    <w:rsid w:val="003410DF"/>
    <w:rsid w:val="003413DC"/>
    <w:rsid w:val="003414F8"/>
    <w:rsid w:val="003416B3"/>
    <w:rsid w:val="00341707"/>
    <w:rsid w:val="0034298B"/>
    <w:rsid w:val="00344D8E"/>
    <w:rsid w:val="003461FC"/>
    <w:rsid w:val="003462F9"/>
    <w:rsid w:val="00346785"/>
    <w:rsid w:val="00347A78"/>
    <w:rsid w:val="00347AE5"/>
    <w:rsid w:val="003511F8"/>
    <w:rsid w:val="00352271"/>
    <w:rsid w:val="003538C9"/>
    <w:rsid w:val="00354140"/>
    <w:rsid w:val="00354413"/>
    <w:rsid w:val="00354A45"/>
    <w:rsid w:val="00354F10"/>
    <w:rsid w:val="003555A4"/>
    <w:rsid w:val="00355C37"/>
    <w:rsid w:val="003568FA"/>
    <w:rsid w:val="00357055"/>
    <w:rsid w:val="00357577"/>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281B"/>
    <w:rsid w:val="003736B7"/>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4BA0"/>
    <w:rsid w:val="003957EF"/>
    <w:rsid w:val="00397299"/>
    <w:rsid w:val="00397483"/>
    <w:rsid w:val="00397B07"/>
    <w:rsid w:val="00397F47"/>
    <w:rsid w:val="003A0260"/>
    <w:rsid w:val="003A1189"/>
    <w:rsid w:val="003A1BDD"/>
    <w:rsid w:val="003A2E93"/>
    <w:rsid w:val="003A390E"/>
    <w:rsid w:val="003A4471"/>
    <w:rsid w:val="003A6F5B"/>
    <w:rsid w:val="003A7643"/>
    <w:rsid w:val="003B0D11"/>
    <w:rsid w:val="003B1C83"/>
    <w:rsid w:val="003B2170"/>
    <w:rsid w:val="003B3A9E"/>
    <w:rsid w:val="003B3C15"/>
    <w:rsid w:val="003B3DC7"/>
    <w:rsid w:val="003B4780"/>
    <w:rsid w:val="003B4DAB"/>
    <w:rsid w:val="003B630D"/>
    <w:rsid w:val="003B64A9"/>
    <w:rsid w:val="003B685B"/>
    <w:rsid w:val="003B6B4E"/>
    <w:rsid w:val="003C03FC"/>
    <w:rsid w:val="003C0839"/>
    <w:rsid w:val="003C2513"/>
    <w:rsid w:val="003C279A"/>
    <w:rsid w:val="003C5A5D"/>
    <w:rsid w:val="003C7B6C"/>
    <w:rsid w:val="003D044F"/>
    <w:rsid w:val="003D122A"/>
    <w:rsid w:val="003D127F"/>
    <w:rsid w:val="003D1CCD"/>
    <w:rsid w:val="003D2EAF"/>
    <w:rsid w:val="003D36B4"/>
    <w:rsid w:val="003D39C6"/>
    <w:rsid w:val="003D3A89"/>
    <w:rsid w:val="003D5D3B"/>
    <w:rsid w:val="003D60DA"/>
    <w:rsid w:val="003D7F8E"/>
    <w:rsid w:val="003E06EB"/>
    <w:rsid w:val="003E0E2A"/>
    <w:rsid w:val="003E1CA7"/>
    <w:rsid w:val="003E365E"/>
    <w:rsid w:val="003E3E04"/>
    <w:rsid w:val="003E424C"/>
    <w:rsid w:val="003E5A45"/>
    <w:rsid w:val="003E704F"/>
    <w:rsid w:val="003E7098"/>
    <w:rsid w:val="003E7473"/>
    <w:rsid w:val="003F1125"/>
    <w:rsid w:val="003F11C1"/>
    <w:rsid w:val="003F14DF"/>
    <w:rsid w:val="003F2199"/>
    <w:rsid w:val="003F3470"/>
    <w:rsid w:val="003F3517"/>
    <w:rsid w:val="003F45F5"/>
    <w:rsid w:val="003F5870"/>
    <w:rsid w:val="003F6A3A"/>
    <w:rsid w:val="003F6DAC"/>
    <w:rsid w:val="00400738"/>
    <w:rsid w:val="0040161F"/>
    <w:rsid w:val="0040188A"/>
    <w:rsid w:val="00401FBF"/>
    <w:rsid w:val="00402DEE"/>
    <w:rsid w:val="00404004"/>
    <w:rsid w:val="004045CE"/>
    <w:rsid w:val="00404B28"/>
    <w:rsid w:val="00405539"/>
    <w:rsid w:val="00407693"/>
    <w:rsid w:val="00407B86"/>
    <w:rsid w:val="00410497"/>
    <w:rsid w:val="00410A1C"/>
    <w:rsid w:val="00410DD8"/>
    <w:rsid w:val="004122BB"/>
    <w:rsid w:val="00412F04"/>
    <w:rsid w:val="00414FB5"/>
    <w:rsid w:val="0041511A"/>
    <w:rsid w:val="00415387"/>
    <w:rsid w:val="00415787"/>
    <w:rsid w:val="00415A0A"/>
    <w:rsid w:val="00415CC7"/>
    <w:rsid w:val="0041748C"/>
    <w:rsid w:val="004213A8"/>
    <w:rsid w:val="00421E00"/>
    <w:rsid w:val="00421F72"/>
    <w:rsid w:val="0042380E"/>
    <w:rsid w:val="00424027"/>
    <w:rsid w:val="00424F8C"/>
    <w:rsid w:val="004253EE"/>
    <w:rsid w:val="00426679"/>
    <w:rsid w:val="00426C86"/>
    <w:rsid w:val="004278CA"/>
    <w:rsid w:val="004279DE"/>
    <w:rsid w:val="004307AD"/>
    <w:rsid w:val="00430F61"/>
    <w:rsid w:val="00433BF4"/>
    <w:rsid w:val="00433DDB"/>
    <w:rsid w:val="00435061"/>
    <w:rsid w:val="00435886"/>
    <w:rsid w:val="0043592B"/>
    <w:rsid w:val="00435A5B"/>
    <w:rsid w:val="0043688B"/>
    <w:rsid w:val="004409BB"/>
    <w:rsid w:val="00440BCB"/>
    <w:rsid w:val="00440DC3"/>
    <w:rsid w:val="00442B71"/>
    <w:rsid w:val="00443A45"/>
    <w:rsid w:val="00443E03"/>
    <w:rsid w:val="00445951"/>
    <w:rsid w:val="00445FF5"/>
    <w:rsid w:val="00446957"/>
    <w:rsid w:val="004470F9"/>
    <w:rsid w:val="004472BF"/>
    <w:rsid w:val="00447322"/>
    <w:rsid w:val="0045072B"/>
    <w:rsid w:val="00451B03"/>
    <w:rsid w:val="00451E42"/>
    <w:rsid w:val="00452001"/>
    <w:rsid w:val="004532DB"/>
    <w:rsid w:val="00453604"/>
    <w:rsid w:val="004539B6"/>
    <w:rsid w:val="004543A0"/>
    <w:rsid w:val="00454561"/>
    <w:rsid w:val="00454D41"/>
    <w:rsid w:val="00454E1B"/>
    <w:rsid w:val="00455CB1"/>
    <w:rsid w:val="004565DB"/>
    <w:rsid w:val="00456A9A"/>
    <w:rsid w:val="0045746E"/>
    <w:rsid w:val="00457521"/>
    <w:rsid w:val="0045760A"/>
    <w:rsid w:val="00457822"/>
    <w:rsid w:val="00461383"/>
    <w:rsid w:val="004627C7"/>
    <w:rsid w:val="00462F08"/>
    <w:rsid w:val="004636F0"/>
    <w:rsid w:val="00463B58"/>
    <w:rsid w:val="00463D0A"/>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3B9"/>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03D"/>
    <w:rsid w:val="004D652E"/>
    <w:rsid w:val="004D65CA"/>
    <w:rsid w:val="004D6EF5"/>
    <w:rsid w:val="004D713C"/>
    <w:rsid w:val="004D71BD"/>
    <w:rsid w:val="004E0942"/>
    <w:rsid w:val="004E0C49"/>
    <w:rsid w:val="004E2951"/>
    <w:rsid w:val="004E32E2"/>
    <w:rsid w:val="004E3599"/>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4982"/>
    <w:rsid w:val="004F7666"/>
    <w:rsid w:val="004F7AB8"/>
    <w:rsid w:val="00500693"/>
    <w:rsid w:val="0050089F"/>
    <w:rsid w:val="005008FE"/>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2473"/>
    <w:rsid w:val="0054342A"/>
    <w:rsid w:val="00545938"/>
    <w:rsid w:val="00545F28"/>
    <w:rsid w:val="005468A2"/>
    <w:rsid w:val="005473C0"/>
    <w:rsid w:val="00547A37"/>
    <w:rsid w:val="005504C5"/>
    <w:rsid w:val="00550566"/>
    <w:rsid w:val="005507AB"/>
    <w:rsid w:val="0055126F"/>
    <w:rsid w:val="00551A9B"/>
    <w:rsid w:val="00551C1D"/>
    <w:rsid w:val="00551F51"/>
    <w:rsid w:val="00552571"/>
    <w:rsid w:val="00552DDC"/>
    <w:rsid w:val="0055529B"/>
    <w:rsid w:val="0055543F"/>
    <w:rsid w:val="0055580B"/>
    <w:rsid w:val="005561A0"/>
    <w:rsid w:val="00556D2A"/>
    <w:rsid w:val="00557FC6"/>
    <w:rsid w:val="00557FEC"/>
    <w:rsid w:val="005600D3"/>
    <w:rsid w:val="0056132D"/>
    <w:rsid w:val="0056284B"/>
    <w:rsid w:val="0056389B"/>
    <w:rsid w:val="0056444B"/>
    <w:rsid w:val="005650F6"/>
    <w:rsid w:val="00565DDB"/>
    <w:rsid w:val="005663C5"/>
    <w:rsid w:val="005665C6"/>
    <w:rsid w:val="00566F9C"/>
    <w:rsid w:val="00567AF8"/>
    <w:rsid w:val="005701D3"/>
    <w:rsid w:val="00570CF2"/>
    <w:rsid w:val="00573D71"/>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F03"/>
    <w:rsid w:val="00587C51"/>
    <w:rsid w:val="00587F7B"/>
    <w:rsid w:val="005904CB"/>
    <w:rsid w:val="005905F3"/>
    <w:rsid w:val="00590F32"/>
    <w:rsid w:val="00591FFC"/>
    <w:rsid w:val="00592973"/>
    <w:rsid w:val="0059355C"/>
    <w:rsid w:val="005937C3"/>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D84"/>
    <w:rsid w:val="005A38EA"/>
    <w:rsid w:val="005A3FC9"/>
    <w:rsid w:val="005A4C71"/>
    <w:rsid w:val="005A64AE"/>
    <w:rsid w:val="005A6A3F"/>
    <w:rsid w:val="005A7D4C"/>
    <w:rsid w:val="005B12E8"/>
    <w:rsid w:val="005B190F"/>
    <w:rsid w:val="005B459D"/>
    <w:rsid w:val="005B48FE"/>
    <w:rsid w:val="005B4B4F"/>
    <w:rsid w:val="005B4EDB"/>
    <w:rsid w:val="005B6396"/>
    <w:rsid w:val="005B68D4"/>
    <w:rsid w:val="005B6AFD"/>
    <w:rsid w:val="005B6C6F"/>
    <w:rsid w:val="005B7EF7"/>
    <w:rsid w:val="005C08CF"/>
    <w:rsid w:val="005C1173"/>
    <w:rsid w:val="005C299E"/>
    <w:rsid w:val="005C3A17"/>
    <w:rsid w:val="005C6327"/>
    <w:rsid w:val="005C6D26"/>
    <w:rsid w:val="005C6FF5"/>
    <w:rsid w:val="005D042C"/>
    <w:rsid w:val="005D0544"/>
    <w:rsid w:val="005D14F2"/>
    <w:rsid w:val="005D2098"/>
    <w:rsid w:val="005D6725"/>
    <w:rsid w:val="005E02E3"/>
    <w:rsid w:val="005E0E02"/>
    <w:rsid w:val="005E1098"/>
    <w:rsid w:val="005E1333"/>
    <w:rsid w:val="005E1D4B"/>
    <w:rsid w:val="005E2021"/>
    <w:rsid w:val="005E2218"/>
    <w:rsid w:val="005E2B11"/>
    <w:rsid w:val="005E4633"/>
    <w:rsid w:val="005E4CF4"/>
    <w:rsid w:val="005E5653"/>
    <w:rsid w:val="005E6494"/>
    <w:rsid w:val="005E65C6"/>
    <w:rsid w:val="005E6B51"/>
    <w:rsid w:val="005E72A9"/>
    <w:rsid w:val="005E7726"/>
    <w:rsid w:val="005E7762"/>
    <w:rsid w:val="005E7B2E"/>
    <w:rsid w:val="005F0B79"/>
    <w:rsid w:val="005F0E6E"/>
    <w:rsid w:val="005F212E"/>
    <w:rsid w:val="005F21E6"/>
    <w:rsid w:val="005F26DB"/>
    <w:rsid w:val="005F3109"/>
    <w:rsid w:val="005F3A61"/>
    <w:rsid w:val="005F5F6C"/>
    <w:rsid w:val="005F6FA0"/>
    <w:rsid w:val="005F7393"/>
    <w:rsid w:val="005F7805"/>
    <w:rsid w:val="00600169"/>
    <w:rsid w:val="006002F8"/>
    <w:rsid w:val="00600749"/>
    <w:rsid w:val="00600750"/>
    <w:rsid w:val="00600C03"/>
    <w:rsid w:val="006030DC"/>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8FD"/>
    <w:rsid w:val="006161A3"/>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881"/>
    <w:rsid w:val="00626D65"/>
    <w:rsid w:val="00626E9E"/>
    <w:rsid w:val="006277E0"/>
    <w:rsid w:val="006320E8"/>
    <w:rsid w:val="00632246"/>
    <w:rsid w:val="00632E0E"/>
    <w:rsid w:val="00632FD1"/>
    <w:rsid w:val="0063351A"/>
    <w:rsid w:val="0063385C"/>
    <w:rsid w:val="006338FC"/>
    <w:rsid w:val="00636126"/>
    <w:rsid w:val="00637256"/>
    <w:rsid w:val="006379CB"/>
    <w:rsid w:val="00637E7C"/>
    <w:rsid w:val="0064092C"/>
    <w:rsid w:val="00640DD1"/>
    <w:rsid w:val="00642FB1"/>
    <w:rsid w:val="00643019"/>
    <w:rsid w:val="00643AAF"/>
    <w:rsid w:val="00644156"/>
    <w:rsid w:val="0064551C"/>
    <w:rsid w:val="00645D50"/>
    <w:rsid w:val="00646189"/>
    <w:rsid w:val="0064757D"/>
    <w:rsid w:val="00647C66"/>
    <w:rsid w:val="0065113A"/>
    <w:rsid w:val="006515E0"/>
    <w:rsid w:val="0065339E"/>
    <w:rsid w:val="00653ECA"/>
    <w:rsid w:val="00654172"/>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FCC"/>
    <w:rsid w:val="006658FC"/>
    <w:rsid w:val="00667491"/>
    <w:rsid w:val="006703A6"/>
    <w:rsid w:val="00670764"/>
    <w:rsid w:val="0067135F"/>
    <w:rsid w:val="00671754"/>
    <w:rsid w:val="00671991"/>
    <w:rsid w:val="00672582"/>
    <w:rsid w:val="006729DE"/>
    <w:rsid w:val="00673215"/>
    <w:rsid w:val="00673564"/>
    <w:rsid w:val="00673E5E"/>
    <w:rsid w:val="00674D57"/>
    <w:rsid w:val="0067560C"/>
    <w:rsid w:val="00676339"/>
    <w:rsid w:val="00676FD5"/>
    <w:rsid w:val="006771E4"/>
    <w:rsid w:val="006773C6"/>
    <w:rsid w:val="00677642"/>
    <w:rsid w:val="0068201E"/>
    <w:rsid w:val="00683D15"/>
    <w:rsid w:val="0068445F"/>
    <w:rsid w:val="006851E3"/>
    <w:rsid w:val="00685DC0"/>
    <w:rsid w:val="00686BE6"/>
    <w:rsid w:val="00686F0B"/>
    <w:rsid w:val="00687550"/>
    <w:rsid w:val="006875D7"/>
    <w:rsid w:val="00687C54"/>
    <w:rsid w:val="0069067C"/>
    <w:rsid w:val="006927EA"/>
    <w:rsid w:val="00692BFD"/>
    <w:rsid w:val="006930A8"/>
    <w:rsid w:val="00693133"/>
    <w:rsid w:val="006931B5"/>
    <w:rsid w:val="00694402"/>
    <w:rsid w:val="00694942"/>
    <w:rsid w:val="00695636"/>
    <w:rsid w:val="00695F3D"/>
    <w:rsid w:val="00696103"/>
    <w:rsid w:val="006967C8"/>
    <w:rsid w:val="00696845"/>
    <w:rsid w:val="00696A3C"/>
    <w:rsid w:val="0069738F"/>
    <w:rsid w:val="006A0051"/>
    <w:rsid w:val="006A023D"/>
    <w:rsid w:val="006A14E7"/>
    <w:rsid w:val="006A1679"/>
    <w:rsid w:val="006A1A1A"/>
    <w:rsid w:val="006A1A6C"/>
    <w:rsid w:val="006A1BC7"/>
    <w:rsid w:val="006A25E6"/>
    <w:rsid w:val="006A2D0C"/>
    <w:rsid w:val="006A385D"/>
    <w:rsid w:val="006A4C91"/>
    <w:rsid w:val="006A68FA"/>
    <w:rsid w:val="006A6AC0"/>
    <w:rsid w:val="006B0752"/>
    <w:rsid w:val="006B0CD3"/>
    <w:rsid w:val="006B1CF1"/>
    <w:rsid w:val="006B28B6"/>
    <w:rsid w:val="006B2A5E"/>
    <w:rsid w:val="006B453B"/>
    <w:rsid w:val="006B496E"/>
    <w:rsid w:val="006B5D49"/>
    <w:rsid w:val="006B65EE"/>
    <w:rsid w:val="006B6F3F"/>
    <w:rsid w:val="006C0900"/>
    <w:rsid w:val="006C178F"/>
    <w:rsid w:val="006C39D8"/>
    <w:rsid w:val="006C4AC7"/>
    <w:rsid w:val="006C4D4F"/>
    <w:rsid w:val="006C4D80"/>
    <w:rsid w:val="006C4F09"/>
    <w:rsid w:val="006C55E8"/>
    <w:rsid w:val="006C6301"/>
    <w:rsid w:val="006C7025"/>
    <w:rsid w:val="006D05B1"/>
    <w:rsid w:val="006D1283"/>
    <w:rsid w:val="006D251F"/>
    <w:rsid w:val="006D2967"/>
    <w:rsid w:val="006D3420"/>
    <w:rsid w:val="006D3789"/>
    <w:rsid w:val="006D4702"/>
    <w:rsid w:val="006D5F37"/>
    <w:rsid w:val="006D67A3"/>
    <w:rsid w:val="006D6C23"/>
    <w:rsid w:val="006D6CCA"/>
    <w:rsid w:val="006D7487"/>
    <w:rsid w:val="006E2DE5"/>
    <w:rsid w:val="006E32DB"/>
    <w:rsid w:val="006E5415"/>
    <w:rsid w:val="006E586B"/>
    <w:rsid w:val="006E5DF8"/>
    <w:rsid w:val="006E65A1"/>
    <w:rsid w:val="006E688F"/>
    <w:rsid w:val="006E746F"/>
    <w:rsid w:val="006F033B"/>
    <w:rsid w:val="006F0AC4"/>
    <w:rsid w:val="006F13FB"/>
    <w:rsid w:val="006F14AF"/>
    <w:rsid w:val="006F1F1F"/>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25F1"/>
    <w:rsid w:val="0071448C"/>
    <w:rsid w:val="00716BC2"/>
    <w:rsid w:val="00716BF1"/>
    <w:rsid w:val="00716CBD"/>
    <w:rsid w:val="00716D6C"/>
    <w:rsid w:val="007202C0"/>
    <w:rsid w:val="007202E9"/>
    <w:rsid w:val="00720479"/>
    <w:rsid w:val="00721B05"/>
    <w:rsid w:val="00721F67"/>
    <w:rsid w:val="007239F4"/>
    <w:rsid w:val="007256E4"/>
    <w:rsid w:val="0072629B"/>
    <w:rsid w:val="00726EC9"/>
    <w:rsid w:val="00727BBA"/>
    <w:rsid w:val="00730FC7"/>
    <w:rsid w:val="00731A2D"/>
    <w:rsid w:val="00732F05"/>
    <w:rsid w:val="007346B5"/>
    <w:rsid w:val="007346E3"/>
    <w:rsid w:val="0073478E"/>
    <w:rsid w:val="00734EA6"/>
    <w:rsid w:val="00734FB9"/>
    <w:rsid w:val="00735087"/>
    <w:rsid w:val="00736434"/>
    <w:rsid w:val="007364C9"/>
    <w:rsid w:val="00736D49"/>
    <w:rsid w:val="00737AE6"/>
    <w:rsid w:val="00740EC7"/>
    <w:rsid w:val="00741F27"/>
    <w:rsid w:val="0074266A"/>
    <w:rsid w:val="00742A70"/>
    <w:rsid w:val="00742F27"/>
    <w:rsid w:val="00742F32"/>
    <w:rsid w:val="00742FF5"/>
    <w:rsid w:val="0074330B"/>
    <w:rsid w:val="00744658"/>
    <w:rsid w:val="007454A6"/>
    <w:rsid w:val="00745BA2"/>
    <w:rsid w:val="00745BCE"/>
    <w:rsid w:val="00745BD6"/>
    <w:rsid w:val="0074658B"/>
    <w:rsid w:val="00746F8F"/>
    <w:rsid w:val="00752139"/>
    <w:rsid w:val="0075271D"/>
    <w:rsid w:val="0075344A"/>
    <w:rsid w:val="007538A0"/>
    <w:rsid w:val="00753B20"/>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29DC"/>
    <w:rsid w:val="00782C75"/>
    <w:rsid w:val="00783A14"/>
    <w:rsid w:val="00783A44"/>
    <w:rsid w:val="00783CE9"/>
    <w:rsid w:val="007844E8"/>
    <w:rsid w:val="0078485F"/>
    <w:rsid w:val="00784D57"/>
    <w:rsid w:val="007853EF"/>
    <w:rsid w:val="007858BD"/>
    <w:rsid w:val="00787172"/>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46E3"/>
    <w:rsid w:val="007A57C7"/>
    <w:rsid w:val="007A5E0F"/>
    <w:rsid w:val="007A6532"/>
    <w:rsid w:val="007A7099"/>
    <w:rsid w:val="007A72E1"/>
    <w:rsid w:val="007A7671"/>
    <w:rsid w:val="007A778D"/>
    <w:rsid w:val="007B1812"/>
    <w:rsid w:val="007B1DE3"/>
    <w:rsid w:val="007B284E"/>
    <w:rsid w:val="007B29D4"/>
    <w:rsid w:val="007B3B4B"/>
    <w:rsid w:val="007B3D04"/>
    <w:rsid w:val="007B42D0"/>
    <w:rsid w:val="007B6101"/>
    <w:rsid w:val="007B6809"/>
    <w:rsid w:val="007C076F"/>
    <w:rsid w:val="007C09C5"/>
    <w:rsid w:val="007C0A5F"/>
    <w:rsid w:val="007C1596"/>
    <w:rsid w:val="007C17B6"/>
    <w:rsid w:val="007C280E"/>
    <w:rsid w:val="007C3DF3"/>
    <w:rsid w:val="007C3F68"/>
    <w:rsid w:val="007C5B7F"/>
    <w:rsid w:val="007C5FEA"/>
    <w:rsid w:val="007C67EF"/>
    <w:rsid w:val="007C69B8"/>
    <w:rsid w:val="007C7024"/>
    <w:rsid w:val="007C71BD"/>
    <w:rsid w:val="007C7576"/>
    <w:rsid w:val="007C7673"/>
    <w:rsid w:val="007D010D"/>
    <w:rsid w:val="007D16CD"/>
    <w:rsid w:val="007D1717"/>
    <w:rsid w:val="007D2167"/>
    <w:rsid w:val="007D27C5"/>
    <w:rsid w:val="007D4666"/>
    <w:rsid w:val="007D5851"/>
    <w:rsid w:val="007D5B3F"/>
    <w:rsid w:val="007D5BFF"/>
    <w:rsid w:val="007D6C09"/>
    <w:rsid w:val="007E0486"/>
    <w:rsid w:val="007E0955"/>
    <w:rsid w:val="007E13C0"/>
    <w:rsid w:val="007E191B"/>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704A"/>
    <w:rsid w:val="00817353"/>
    <w:rsid w:val="00817F0C"/>
    <w:rsid w:val="008201B3"/>
    <w:rsid w:val="008203DC"/>
    <w:rsid w:val="00820749"/>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0925"/>
    <w:rsid w:val="008410D9"/>
    <w:rsid w:val="008415C5"/>
    <w:rsid w:val="008425A3"/>
    <w:rsid w:val="008430FC"/>
    <w:rsid w:val="008440C6"/>
    <w:rsid w:val="00844A84"/>
    <w:rsid w:val="00845C87"/>
    <w:rsid w:val="008465AF"/>
    <w:rsid w:val="00846FF8"/>
    <w:rsid w:val="00847B6E"/>
    <w:rsid w:val="0085122F"/>
    <w:rsid w:val="00853138"/>
    <w:rsid w:val="008538C8"/>
    <w:rsid w:val="008546A4"/>
    <w:rsid w:val="0085515A"/>
    <w:rsid w:val="00855757"/>
    <w:rsid w:val="0085691A"/>
    <w:rsid w:val="00857B65"/>
    <w:rsid w:val="008610CA"/>
    <w:rsid w:val="00861271"/>
    <w:rsid w:val="00861FC4"/>
    <w:rsid w:val="008627DC"/>
    <w:rsid w:val="00862BF1"/>
    <w:rsid w:val="00863784"/>
    <w:rsid w:val="008659D5"/>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76AE"/>
    <w:rsid w:val="00877B60"/>
    <w:rsid w:val="008802DA"/>
    <w:rsid w:val="00881A13"/>
    <w:rsid w:val="00883CCD"/>
    <w:rsid w:val="00884CB1"/>
    <w:rsid w:val="00884D11"/>
    <w:rsid w:val="00886B8F"/>
    <w:rsid w:val="0088703A"/>
    <w:rsid w:val="00887C08"/>
    <w:rsid w:val="00890B7C"/>
    <w:rsid w:val="00890CE4"/>
    <w:rsid w:val="00890CF1"/>
    <w:rsid w:val="00891BF6"/>
    <w:rsid w:val="008921AA"/>
    <w:rsid w:val="0089251F"/>
    <w:rsid w:val="00892FA3"/>
    <w:rsid w:val="008937D9"/>
    <w:rsid w:val="00893FA9"/>
    <w:rsid w:val="008960C7"/>
    <w:rsid w:val="00896C16"/>
    <w:rsid w:val="00896CDF"/>
    <w:rsid w:val="00897117"/>
    <w:rsid w:val="00897374"/>
    <w:rsid w:val="00897BD6"/>
    <w:rsid w:val="008A0582"/>
    <w:rsid w:val="008A0E53"/>
    <w:rsid w:val="008A114C"/>
    <w:rsid w:val="008A3055"/>
    <w:rsid w:val="008A39BD"/>
    <w:rsid w:val="008A3A76"/>
    <w:rsid w:val="008A547F"/>
    <w:rsid w:val="008A5FC5"/>
    <w:rsid w:val="008A65D0"/>
    <w:rsid w:val="008A6F17"/>
    <w:rsid w:val="008A70D4"/>
    <w:rsid w:val="008A7A35"/>
    <w:rsid w:val="008A7FD2"/>
    <w:rsid w:val="008B0854"/>
    <w:rsid w:val="008B08F6"/>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F0164"/>
    <w:rsid w:val="008F11DE"/>
    <w:rsid w:val="008F21DC"/>
    <w:rsid w:val="008F2514"/>
    <w:rsid w:val="008F2A3A"/>
    <w:rsid w:val="008F4B2B"/>
    <w:rsid w:val="008F5C55"/>
    <w:rsid w:val="008F61F3"/>
    <w:rsid w:val="009000CF"/>
    <w:rsid w:val="009002AD"/>
    <w:rsid w:val="009002E8"/>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D4"/>
    <w:rsid w:val="00915AB2"/>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6D61"/>
    <w:rsid w:val="0092720A"/>
    <w:rsid w:val="00930F77"/>
    <w:rsid w:val="009311DC"/>
    <w:rsid w:val="009318F6"/>
    <w:rsid w:val="00932615"/>
    <w:rsid w:val="009326E5"/>
    <w:rsid w:val="00932992"/>
    <w:rsid w:val="0093328C"/>
    <w:rsid w:val="009343E6"/>
    <w:rsid w:val="00934C9E"/>
    <w:rsid w:val="00935AE1"/>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755C"/>
    <w:rsid w:val="00947A51"/>
    <w:rsid w:val="00950B10"/>
    <w:rsid w:val="009516F3"/>
    <w:rsid w:val="0095228D"/>
    <w:rsid w:val="00952D0B"/>
    <w:rsid w:val="00954A15"/>
    <w:rsid w:val="0095602B"/>
    <w:rsid w:val="00956121"/>
    <w:rsid w:val="0095642C"/>
    <w:rsid w:val="009569C0"/>
    <w:rsid w:val="00957559"/>
    <w:rsid w:val="00957659"/>
    <w:rsid w:val="00957D18"/>
    <w:rsid w:val="00957EB8"/>
    <w:rsid w:val="00960230"/>
    <w:rsid w:val="00960E92"/>
    <w:rsid w:val="0096102B"/>
    <w:rsid w:val="009610FF"/>
    <w:rsid w:val="00962905"/>
    <w:rsid w:val="00962A84"/>
    <w:rsid w:val="009639AD"/>
    <w:rsid w:val="009641EA"/>
    <w:rsid w:val="00964D2B"/>
    <w:rsid w:val="00966163"/>
    <w:rsid w:val="00966853"/>
    <w:rsid w:val="00970C28"/>
    <w:rsid w:val="009728C6"/>
    <w:rsid w:val="009728DE"/>
    <w:rsid w:val="009729A7"/>
    <w:rsid w:val="00972CEA"/>
    <w:rsid w:val="0097316E"/>
    <w:rsid w:val="0097331A"/>
    <w:rsid w:val="009739F6"/>
    <w:rsid w:val="00974371"/>
    <w:rsid w:val="00974CBD"/>
    <w:rsid w:val="00974E9B"/>
    <w:rsid w:val="009755BB"/>
    <w:rsid w:val="009757C6"/>
    <w:rsid w:val="00976155"/>
    <w:rsid w:val="0097654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A0C33"/>
    <w:rsid w:val="009A0DF0"/>
    <w:rsid w:val="009A110D"/>
    <w:rsid w:val="009A194A"/>
    <w:rsid w:val="009A19C4"/>
    <w:rsid w:val="009A233B"/>
    <w:rsid w:val="009A2A15"/>
    <w:rsid w:val="009A3086"/>
    <w:rsid w:val="009A3F08"/>
    <w:rsid w:val="009A6521"/>
    <w:rsid w:val="009A6C9B"/>
    <w:rsid w:val="009B0255"/>
    <w:rsid w:val="009B04A3"/>
    <w:rsid w:val="009B0803"/>
    <w:rsid w:val="009B0858"/>
    <w:rsid w:val="009B1747"/>
    <w:rsid w:val="009B1F44"/>
    <w:rsid w:val="009B305E"/>
    <w:rsid w:val="009B33D7"/>
    <w:rsid w:val="009B3A8E"/>
    <w:rsid w:val="009B4006"/>
    <w:rsid w:val="009B4FF9"/>
    <w:rsid w:val="009B5411"/>
    <w:rsid w:val="009B5560"/>
    <w:rsid w:val="009B6D95"/>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4D8"/>
    <w:rsid w:val="009C7522"/>
    <w:rsid w:val="009C79AD"/>
    <w:rsid w:val="009D071E"/>
    <w:rsid w:val="009D0CCD"/>
    <w:rsid w:val="009D1180"/>
    <w:rsid w:val="009D1721"/>
    <w:rsid w:val="009D211C"/>
    <w:rsid w:val="009D468D"/>
    <w:rsid w:val="009D5677"/>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89A"/>
    <w:rsid w:val="009F0E42"/>
    <w:rsid w:val="009F1019"/>
    <w:rsid w:val="009F10E0"/>
    <w:rsid w:val="009F1971"/>
    <w:rsid w:val="009F4143"/>
    <w:rsid w:val="009F4D4A"/>
    <w:rsid w:val="009F6170"/>
    <w:rsid w:val="009F64B3"/>
    <w:rsid w:val="009F720B"/>
    <w:rsid w:val="009F78FB"/>
    <w:rsid w:val="00A01004"/>
    <w:rsid w:val="00A01CE1"/>
    <w:rsid w:val="00A02BED"/>
    <w:rsid w:val="00A02EEB"/>
    <w:rsid w:val="00A04824"/>
    <w:rsid w:val="00A04BA1"/>
    <w:rsid w:val="00A076F5"/>
    <w:rsid w:val="00A106CB"/>
    <w:rsid w:val="00A10FF8"/>
    <w:rsid w:val="00A115F2"/>
    <w:rsid w:val="00A11859"/>
    <w:rsid w:val="00A12455"/>
    <w:rsid w:val="00A12E23"/>
    <w:rsid w:val="00A13402"/>
    <w:rsid w:val="00A13A36"/>
    <w:rsid w:val="00A13B23"/>
    <w:rsid w:val="00A1405E"/>
    <w:rsid w:val="00A146AF"/>
    <w:rsid w:val="00A14898"/>
    <w:rsid w:val="00A14D96"/>
    <w:rsid w:val="00A15868"/>
    <w:rsid w:val="00A15EAE"/>
    <w:rsid w:val="00A2020A"/>
    <w:rsid w:val="00A20699"/>
    <w:rsid w:val="00A20DB4"/>
    <w:rsid w:val="00A20FE8"/>
    <w:rsid w:val="00A21E38"/>
    <w:rsid w:val="00A21F1A"/>
    <w:rsid w:val="00A2246B"/>
    <w:rsid w:val="00A2246F"/>
    <w:rsid w:val="00A22626"/>
    <w:rsid w:val="00A26787"/>
    <w:rsid w:val="00A26D73"/>
    <w:rsid w:val="00A273D3"/>
    <w:rsid w:val="00A30C49"/>
    <w:rsid w:val="00A31700"/>
    <w:rsid w:val="00A34028"/>
    <w:rsid w:val="00A371AE"/>
    <w:rsid w:val="00A372B1"/>
    <w:rsid w:val="00A373FB"/>
    <w:rsid w:val="00A37DB1"/>
    <w:rsid w:val="00A37F8D"/>
    <w:rsid w:val="00A37FA2"/>
    <w:rsid w:val="00A430B5"/>
    <w:rsid w:val="00A44408"/>
    <w:rsid w:val="00A4517B"/>
    <w:rsid w:val="00A47745"/>
    <w:rsid w:val="00A47B38"/>
    <w:rsid w:val="00A47EF9"/>
    <w:rsid w:val="00A501F6"/>
    <w:rsid w:val="00A50845"/>
    <w:rsid w:val="00A513B4"/>
    <w:rsid w:val="00A52B53"/>
    <w:rsid w:val="00A54015"/>
    <w:rsid w:val="00A54275"/>
    <w:rsid w:val="00A559A0"/>
    <w:rsid w:val="00A55D97"/>
    <w:rsid w:val="00A560A9"/>
    <w:rsid w:val="00A60019"/>
    <w:rsid w:val="00A6042F"/>
    <w:rsid w:val="00A61623"/>
    <w:rsid w:val="00A634B9"/>
    <w:rsid w:val="00A6402A"/>
    <w:rsid w:val="00A64B84"/>
    <w:rsid w:val="00A6693D"/>
    <w:rsid w:val="00A66C8F"/>
    <w:rsid w:val="00A66CAC"/>
    <w:rsid w:val="00A7028C"/>
    <w:rsid w:val="00A70842"/>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B58"/>
    <w:rsid w:val="00A83E9F"/>
    <w:rsid w:val="00A848AA"/>
    <w:rsid w:val="00A84900"/>
    <w:rsid w:val="00A85075"/>
    <w:rsid w:val="00A85619"/>
    <w:rsid w:val="00A856BE"/>
    <w:rsid w:val="00A85E4F"/>
    <w:rsid w:val="00A875BA"/>
    <w:rsid w:val="00A903CF"/>
    <w:rsid w:val="00A90D9E"/>
    <w:rsid w:val="00A91105"/>
    <w:rsid w:val="00A911D4"/>
    <w:rsid w:val="00A928EC"/>
    <w:rsid w:val="00A92CE3"/>
    <w:rsid w:val="00A93785"/>
    <w:rsid w:val="00A944AD"/>
    <w:rsid w:val="00A94503"/>
    <w:rsid w:val="00A94E7C"/>
    <w:rsid w:val="00A95046"/>
    <w:rsid w:val="00A9545D"/>
    <w:rsid w:val="00A95563"/>
    <w:rsid w:val="00A9619A"/>
    <w:rsid w:val="00A97392"/>
    <w:rsid w:val="00AA0C0D"/>
    <w:rsid w:val="00AA162A"/>
    <w:rsid w:val="00AA2093"/>
    <w:rsid w:val="00AA243A"/>
    <w:rsid w:val="00AA26AC"/>
    <w:rsid w:val="00AA2B19"/>
    <w:rsid w:val="00AA384B"/>
    <w:rsid w:val="00AA3DF9"/>
    <w:rsid w:val="00AA4875"/>
    <w:rsid w:val="00AA48F8"/>
    <w:rsid w:val="00AA5E6C"/>
    <w:rsid w:val="00AA65BA"/>
    <w:rsid w:val="00AA7AA2"/>
    <w:rsid w:val="00AB0326"/>
    <w:rsid w:val="00AB03E8"/>
    <w:rsid w:val="00AB0C7C"/>
    <w:rsid w:val="00AB1AA8"/>
    <w:rsid w:val="00AB25D4"/>
    <w:rsid w:val="00AB30EA"/>
    <w:rsid w:val="00AB351F"/>
    <w:rsid w:val="00AB5D82"/>
    <w:rsid w:val="00AB5DF0"/>
    <w:rsid w:val="00AB690E"/>
    <w:rsid w:val="00AB6B15"/>
    <w:rsid w:val="00AB7A03"/>
    <w:rsid w:val="00AB7C8A"/>
    <w:rsid w:val="00AB7D16"/>
    <w:rsid w:val="00AB7DEA"/>
    <w:rsid w:val="00AB7E97"/>
    <w:rsid w:val="00AC01D1"/>
    <w:rsid w:val="00AC06E7"/>
    <w:rsid w:val="00AC083F"/>
    <w:rsid w:val="00AC0A26"/>
    <w:rsid w:val="00AC3A31"/>
    <w:rsid w:val="00AC3D95"/>
    <w:rsid w:val="00AC46D6"/>
    <w:rsid w:val="00AC5F12"/>
    <w:rsid w:val="00AC794E"/>
    <w:rsid w:val="00AD05A0"/>
    <w:rsid w:val="00AD0702"/>
    <w:rsid w:val="00AD10FC"/>
    <w:rsid w:val="00AD11DD"/>
    <w:rsid w:val="00AD139C"/>
    <w:rsid w:val="00AD1469"/>
    <w:rsid w:val="00AD19CA"/>
    <w:rsid w:val="00AD253F"/>
    <w:rsid w:val="00AD28A2"/>
    <w:rsid w:val="00AD2B75"/>
    <w:rsid w:val="00AD32FC"/>
    <w:rsid w:val="00AD39A9"/>
    <w:rsid w:val="00AD56A8"/>
    <w:rsid w:val="00AD7597"/>
    <w:rsid w:val="00AD7679"/>
    <w:rsid w:val="00AD7A33"/>
    <w:rsid w:val="00AE20FA"/>
    <w:rsid w:val="00AE28F2"/>
    <w:rsid w:val="00AE684B"/>
    <w:rsid w:val="00AF06FC"/>
    <w:rsid w:val="00AF1235"/>
    <w:rsid w:val="00AF20A1"/>
    <w:rsid w:val="00AF4C5B"/>
    <w:rsid w:val="00AF4CE8"/>
    <w:rsid w:val="00AF721C"/>
    <w:rsid w:val="00AF75CC"/>
    <w:rsid w:val="00AF776D"/>
    <w:rsid w:val="00AF7A56"/>
    <w:rsid w:val="00AF7FA7"/>
    <w:rsid w:val="00B01BE2"/>
    <w:rsid w:val="00B028BD"/>
    <w:rsid w:val="00B043CA"/>
    <w:rsid w:val="00B044A4"/>
    <w:rsid w:val="00B04514"/>
    <w:rsid w:val="00B0468D"/>
    <w:rsid w:val="00B04C24"/>
    <w:rsid w:val="00B04D41"/>
    <w:rsid w:val="00B059D7"/>
    <w:rsid w:val="00B05DF3"/>
    <w:rsid w:val="00B06099"/>
    <w:rsid w:val="00B070E3"/>
    <w:rsid w:val="00B079F6"/>
    <w:rsid w:val="00B10D07"/>
    <w:rsid w:val="00B110CF"/>
    <w:rsid w:val="00B12F4F"/>
    <w:rsid w:val="00B1391C"/>
    <w:rsid w:val="00B146C8"/>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30354"/>
    <w:rsid w:val="00B31919"/>
    <w:rsid w:val="00B31A09"/>
    <w:rsid w:val="00B32696"/>
    <w:rsid w:val="00B342BC"/>
    <w:rsid w:val="00B35CEA"/>
    <w:rsid w:val="00B36875"/>
    <w:rsid w:val="00B37BDE"/>
    <w:rsid w:val="00B409D5"/>
    <w:rsid w:val="00B41719"/>
    <w:rsid w:val="00B41B1E"/>
    <w:rsid w:val="00B427DA"/>
    <w:rsid w:val="00B43213"/>
    <w:rsid w:val="00B432B6"/>
    <w:rsid w:val="00B43D49"/>
    <w:rsid w:val="00B44BFA"/>
    <w:rsid w:val="00B44D0C"/>
    <w:rsid w:val="00B45443"/>
    <w:rsid w:val="00B45563"/>
    <w:rsid w:val="00B45C63"/>
    <w:rsid w:val="00B4654D"/>
    <w:rsid w:val="00B46BE4"/>
    <w:rsid w:val="00B46D46"/>
    <w:rsid w:val="00B4762D"/>
    <w:rsid w:val="00B47CE7"/>
    <w:rsid w:val="00B50230"/>
    <w:rsid w:val="00B50391"/>
    <w:rsid w:val="00B53817"/>
    <w:rsid w:val="00B5396B"/>
    <w:rsid w:val="00B55A22"/>
    <w:rsid w:val="00B55E25"/>
    <w:rsid w:val="00B56114"/>
    <w:rsid w:val="00B609A8"/>
    <w:rsid w:val="00B618AC"/>
    <w:rsid w:val="00B62B4E"/>
    <w:rsid w:val="00B62E9E"/>
    <w:rsid w:val="00B64E45"/>
    <w:rsid w:val="00B6569D"/>
    <w:rsid w:val="00B65A58"/>
    <w:rsid w:val="00B65F95"/>
    <w:rsid w:val="00B66334"/>
    <w:rsid w:val="00B66889"/>
    <w:rsid w:val="00B668C8"/>
    <w:rsid w:val="00B67A6A"/>
    <w:rsid w:val="00B70427"/>
    <w:rsid w:val="00B71AD7"/>
    <w:rsid w:val="00B71D3D"/>
    <w:rsid w:val="00B7258C"/>
    <w:rsid w:val="00B72FA0"/>
    <w:rsid w:val="00B746DC"/>
    <w:rsid w:val="00B76827"/>
    <w:rsid w:val="00B80652"/>
    <w:rsid w:val="00B818C9"/>
    <w:rsid w:val="00B81950"/>
    <w:rsid w:val="00B819A3"/>
    <w:rsid w:val="00B81D76"/>
    <w:rsid w:val="00B8414D"/>
    <w:rsid w:val="00B8570C"/>
    <w:rsid w:val="00B85737"/>
    <w:rsid w:val="00B87489"/>
    <w:rsid w:val="00B87D5F"/>
    <w:rsid w:val="00B90111"/>
    <w:rsid w:val="00B922C9"/>
    <w:rsid w:val="00B92641"/>
    <w:rsid w:val="00B9272E"/>
    <w:rsid w:val="00B933F3"/>
    <w:rsid w:val="00B938E9"/>
    <w:rsid w:val="00B9494F"/>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2C9"/>
    <w:rsid w:val="00BB4B74"/>
    <w:rsid w:val="00BB4D3D"/>
    <w:rsid w:val="00BB566F"/>
    <w:rsid w:val="00BB5CD1"/>
    <w:rsid w:val="00BB5E37"/>
    <w:rsid w:val="00BB65AA"/>
    <w:rsid w:val="00BB6AEE"/>
    <w:rsid w:val="00BB6EF4"/>
    <w:rsid w:val="00BB7A3A"/>
    <w:rsid w:val="00BB7AD8"/>
    <w:rsid w:val="00BC14E5"/>
    <w:rsid w:val="00BC1CC5"/>
    <w:rsid w:val="00BC3076"/>
    <w:rsid w:val="00BC336C"/>
    <w:rsid w:val="00BC495E"/>
    <w:rsid w:val="00BC503C"/>
    <w:rsid w:val="00BC533B"/>
    <w:rsid w:val="00BC5AFE"/>
    <w:rsid w:val="00BC6C0B"/>
    <w:rsid w:val="00BC726A"/>
    <w:rsid w:val="00BC7D57"/>
    <w:rsid w:val="00BD0F69"/>
    <w:rsid w:val="00BD106C"/>
    <w:rsid w:val="00BD1705"/>
    <w:rsid w:val="00BD1A1C"/>
    <w:rsid w:val="00BD2BB7"/>
    <w:rsid w:val="00BD2D5C"/>
    <w:rsid w:val="00BD2D9D"/>
    <w:rsid w:val="00BD2E6F"/>
    <w:rsid w:val="00BD397F"/>
    <w:rsid w:val="00BD49AE"/>
    <w:rsid w:val="00BD572D"/>
    <w:rsid w:val="00BD6722"/>
    <w:rsid w:val="00BD72E7"/>
    <w:rsid w:val="00BD7566"/>
    <w:rsid w:val="00BD774E"/>
    <w:rsid w:val="00BD7B78"/>
    <w:rsid w:val="00BE08CE"/>
    <w:rsid w:val="00BE21CC"/>
    <w:rsid w:val="00BE29D8"/>
    <w:rsid w:val="00BE2BAA"/>
    <w:rsid w:val="00BE321C"/>
    <w:rsid w:val="00BE3C9C"/>
    <w:rsid w:val="00BE3DC8"/>
    <w:rsid w:val="00BE4A18"/>
    <w:rsid w:val="00BE5875"/>
    <w:rsid w:val="00BE5B57"/>
    <w:rsid w:val="00BE615A"/>
    <w:rsid w:val="00BE6684"/>
    <w:rsid w:val="00BE75B1"/>
    <w:rsid w:val="00BF0203"/>
    <w:rsid w:val="00BF0DC1"/>
    <w:rsid w:val="00BF19BC"/>
    <w:rsid w:val="00BF3595"/>
    <w:rsid w:val="00BF3817"/>
    <w:rsid w:val="00BF45C5"/>
    <w:rsid w:val="00BF4FD2"/>
    <w:rsid w:val="00BF67CD"/>
    <w:rsid w:val="00BF6A36"/>
    <w:rsid w:val="00BF7F2B"/>
    <w:rsid w:val="00C00929"/>
    <w:rsid w:val="00C00A3B"/>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16B3"/>
    <w:rsid w:val="00C25660"/>
    <w:rsid w:val="00C25A94"/>
    <w:rsid w:val="00C25B0F"/>
    <w:rsid w:val="00C25E4A"/>
    <w:rsid w:val="00C2677F"/>
    <w:rsid w:val="00C26A5B"/>
    <w:rsid w:val="00C3064F"/>
    <w:rsid w:val="00C30FE7"/>
    <w:rsid w:val="00C314C5"/>
    <w:rsid w:val="00C31729"/>
    <w:rsid w:val="00C3291D"/>
    <w:rsid w:val="00C330F2"/>
    <w:rsid w:val="00C34339"/>
    <w:rsid w:val="00C37A55"/>
    <w:rsid w:val="00C406C3"/>
    <w:rsid w:val="00C408E0"/>
    <w:rsid w:val="00C40982"/>
    <w:rsid w:val="00C4209D"/>
    <w:rsid w:val="00C42670"/>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3BB9"/>
    <w:rsid w:val="00C55D89"/>
    <w:rsid w:val="00C57AF1"/>
    <w:rsid w:val="00C60E6E"/>
    <w:rsid w:val="00C61FF4"/>
    <w:rsid w:val="00C63761"/>
    <w:rsid w:val="00C6395C"/>
    <w:rsid w:val="00C63AEE"/>
    <w:rsid w:val="00C6453A"/>
    <w:rsid w:val="00C64784"/>
    <w:rsid w:val="00C64A52"/>
    <w:rsid w:val="00C653BF"/>
    <w:rsid w:val="00C65540"/>
    <w:rsid w:val="00C655D1"/>
    <w:rsid w:val="00C65B06"/>
    <w:rsid w:val="00C66CAF"/>
    <w:rsid w:val="00C702BC"/>
    <w:rsid w:val="00C70FCA"/>
    <w:rsid w:val="00C711A4"/>
    <w:rsid w:val="00C725E5"/>
    <w:rsid w:val="00C72E23"/>
    <w:rsid w:val="00C73897"/>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C7E"/>
    <w:rsid w:val="00C94E41"/>
    <w:rsid w:val="00C959B0"/>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0DAC"/>
    <w:rsid w:val="00CC0EF3"/>
    <w:rsid w:val="00CC1044"/>
    <w:rsid w:val="00CC18A2"/>
    <w:rsid w:val="00CC22BD"/>
    <w:rsid w:val="00CC44E5"/>
    <w:rsid w:val="00CC5011"/>
    <w:rsid w:val="00CC5545"/>
    <w:rsid w:val="00CC66A6"/>
    <w:rsid w:val="00CD05CC"/>
    <w:rsid w:val="00CD1CBE"/>
    <w:rsid w:val="00CD2731"/>
    <w:rsid w:val="00CD2CFB"/>
    <w:rsid w:val="00CD3178"/>
    <w:rsid w:val="00CD3B3F"/>
    <w:rsid w:val="00CD3BA9"/>
    <w:rsid w:val="00CD3D46"/>
    <w:rsid w:val="00CD4207"/>
    <w:rsid w:val="00CD4382"/>
    <w:rsid w:val="00CD52A2"/>
    <w:rsid w:val="00CD5D8B"/>
    <w:rsid w:val="00CD5DCD"/>
    <w:rsid w:val="00CD6307"/>
    <w:rsid w:val="00CD7B06"/>
    <w:rsid w:val="00CD7BED"/>
    <w:rsid w:val="00CE0110"/>
    <w:rsid w:val="00CE04B6"/>
    <w:rsid w:val="00CE0D1D"/>
    <w:rsid w:val="00CE28F1"/>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8E1"/>
    <w:rsid w:val="00CF7E05"/>
    <w:rsid w:val="00D00070"/>
    <w:rsid w:val="00D0035B"/>
    <w:rsid w:val="00D005CD"/>
    <w:rsid w:val="00D00FBD"/>
    <w:rsid w:val="00D01742"/>
    <w:rsid w:val="00D0250A"/>
    <w:rsid w:val="00D033D3"/>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C76"/>
    <w:rsid w:val="00D23259"/>
    <w:rsid w:val="00D23502"/>
    <w:rsid w:val="00D23AA7"/>
    <w:rsid w:val="00D23C63"/>
    <w:rsid w:val="00D25135"/>
    <w:rsid w:val="00D266E8"/>
    <w:rsid w:val="00D27157"/>
    <w:rsid w:val="00D30094"/>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40468"/>
    <w:rsid w:val="00D40B59"/>
    <w:rsid w:val="00D40B74"/>
    <w:rsid w:val="00D41D46"/>
    <w:rsid w:val="00D42A08"/>
    <w:rsid w:val="00D435B0"/>
    <w:rsid w:val="00D43692"/>
    <w:rsid w:val="00D440F7"/>
    <w:rsid w:val="00D4449B"/>
    <w:rsid w:val="00D45046"/>
    <w:rsid w:val="00D459A3"/>
    <w:rsid w:val="00D472A2"/>
    <w:rsid w:val="00D47862"/>
    <w:rsid w:val="00D508B1"/>
    <w:rsid w:val="00D50FDE"/>
    <w:rsid w:val="00D51B9D"/>
    <w:rsid w:val="00D51C7A"/>
    <w:rsid w:val="00D53766"/>
    <w:rsid w:val="00D53A72"/>
    <w:rsid w:val="00D53AA1"/>
    <w:rsid w:val="00D53BE1"/>
    <w:rsid w:val="00D54201"/>
    <w:rsid w:val="00D54660"/>
    <w:rsid w:val="00D54BEA"/>
    <w:rsid w:val="00D552E2"/>
    <w:rsid w:val="00D5572E"/>
    <w:rsid w:val="00D569E2"/>
    <w:rsid w:val="00D57D67"/>
    <w:rsid w:val="00D60142"/>
    <w:rsid w:val="00D6087A"/>
    <w:rsid w:val="00D60E96"/>
    <w:rsid w:val="00D6171C"/>
    <w:rsid w:val="00D61869"/>
    <w:rsid w:val="00D62596"/>
    <w:rsid w:val="00D627BC"/>
    <w:rsid w:val="00D62866"/>
    <w:rsid w:val="00D65BAF"/>
    <w:rsid w:val="00D65FD3"/>
    <w:rsid w:val="00D66DF6"/>
    <w:rsid w:val="00D66FC3"/>
    <w:rsid w:val="00D672FE"/>
    <w:rsid w:val="00D67547"/>
    <w:rsid w:val="00D675FF"/>
    <w:rsid w:val="00D67EA0"/>
    <w:rsid w:val="00D7211A"/>
    <w:rsid w:val="00D73811"/>
    <w:rsid w:val="00D73D72"/>
    <w:rsid w:val="00D750CB"/>
    <w:rsid w:val="00D75975"/>
    <w:rsid w:val="00D76187"/>
    <w:rsid w:val="00D7668F"/>
    <w:rsid w:val="00D77C52"/>
    <w:rsid w:val="00D77DB5"/>
    <w:rsid w:val="00D81A04"/>
    <w:rsid w:val="00D81B41"/>
    <w:rsid w:val="00D8297E"/>
    <w:rsid w:val="00D83024"/>
    <w:rsid w:val="00D8394A"/>
    <w:rsid w:val="00D84A7E"/>
    <w:rsid w:val="00D84A7F"/>
    <w:rsid w:val="00D87D3D"/>
    <w:rsid w:val="00D91ACC"/>
    <w:rsid w:val="00D91B9B"/>
    <w:rsid w:val="00D91E54"/>
    <w:rsid w:val="00D93770"/>
    <w:rsid w:val="00D94B00"/>
    <w:rsid w:val="00D965C6"/>
    <w:rsid w:val="00D96D5D"/>
    <w:rsid w:val="00DA0CC1"/>
    <w:rsid w:val="00DA0E49"/>
    <w:rsid w:val="00DA1E2B"/>
    <w:rsid w:val="00DA261C"/>
    <w:rsid w:val="00DA27AE"/>
    <w:rsid w:val="00DA5595"/>
    <w:rsid w:val="00DA61E9"/>
    <w:rsid w:val="00DA6921"/>
    <w:rsid w:val="00DA71C7"/>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E97"/>
    <w:rsid w:val="00DE21F4"/>
    <w:rsid w:val="00DE26CC"/>
    <w:rsid w:val="00DE3F1A"/>
    <w:rsid w:val="00DE5187"/>
    <w:rsid w:val="00DE59DF"/>
    <w:rsid w:val="00DE7158"/>
    <w:rsid w:val="00DF035F"/>
    <w:rsid w:val="00DF1422"/>
    <w:rsid w:val="00DF1D61"/>
    <w:rsid w:val="00DF1FBF"/>
    <w:rsid w:val="00DF2142"/>
    <w:rsid w:val="00DF57FA"/>
    <w:rsid w:val="00DF5D39"/>
    <w:rsid w:val="00DF68E2"/>
    <w:rsid w:val="00DF6A95"/>
    <w:rsid w:val="00DF7FC2"/>
    <w:rsid w:val="00E00A0D"/>
    <w:rsid w:val="00E02531"/>
    <w:rsid w:val="00E02AD6"/>
    <w:rsid w:val="00E02F3C"/>
    <w:rsid w:val="00E03112"/>
    <w:rsid w:val="00E0318B"/>
    <w:rsid w:val="00E0384A"/>
    <w:rsid w:val="00E03AC1"/>
    <w:rsid w:val="00E04734"/>
    <w:rsid w:val="00E04C86"/>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4F5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CB4"/>
    <w:rsid w:val="00E35CF1"/>
    <w:rsid w:val="00E36295"/>
    <w:rsid w:val="00E36AC2"/>
    <w:rsid w:val="00E36C75"/>
    <w:rsid w:val="00E4066D"/>
    <w:rsid w:val="00E406A2"/>
    <w:rsid w:val="00E419BE"/>
    <w:rsid w:val="00E41FF6"/>
    <w:rsid w:val="00E43D02"/>
    <w:rsid w:val="00E43EDA"/>
    <w:rsid w:val="00E441AA"/>
    <w:rsid w:val="00E44666"/>
    <w:rsid w:val="00E44C75"/>
    <w:rsid w:val="00E44D04"/>
    <w:rsid w:val="00E459A1"/>
    <w:rsid w:val="00E4617F"/>
    <w:rsid w:val="00E47C9A"/>
    <w:rsid w:val="00E5034E"/>
    <w:rsid w:val="00E503E2"/>
    <w:rsid w:val="00E513B4"/>
    <w:rsid w:val="00E53844"/>
    <w:rsid w:val="00E53D03"/>
    <w:rsid w:val="00E5453D"/>
    <w:rsid w:val="00E549E8"/>
    <w:rsid w:val="00E54C08"/>
    <w:rsid w:val="00E55B8F"/>
    <w:rsid w:val="00E56486"/>
    <w:rsid w:val="00E5799C"/>
    <w:rsid w:val="00E60DC8"/>
    <w:rsid w:val="00E60DD2"/>
    <w:rsid w:val="00E63CDE"/>
    <w:rsid w:val="00E65575"/>
    <w:rsid w:val="00E659F7"/>
    <w:rsid w:val="00E6734A"/>
    <w:rsid w:val="00E7040F"/>
    <w:rsid w:val="00E72308"/>
    <w:rsid w:val="00E7259E"/>
    <w:rsid w:val="00E735E4"/>
    <w:rsid w:val="00E738CD"/>
    <w:rsid w:val="00E743F9"/>
    <w:rsid w:val="00E75651"/>
    <w:rsid w:val="00E76733"/>
    <w:rsid w:val="00E770A0"/>
    <w:rsid w:val="00E77364"/>
    <w:rsid w:val="00E773D4"/>
    <w:rsid w:val="00E802F6"/>
    <w:rsid w:val="00E809D5"/>
    <w:rsid w:val="00E80AD9"/>
    <w:rsid w:val="00E8121D"/>
    <w:rsid w:val="00E815AD"/>
    <w:rsid w:val="00E822BF"/>
    <w:rsid w:val="00E8254A"/>
    <w:rsid w:val="00E825E9"/>
    <w:rsid w:val="00E8288A"/>
    <w:rsid w:val="00E82DC4"/>
    <w:rsid w:val="00E83C48"/>
    <w:rsid w:val="00E84880"/>
    <w:rsid w:val="00E853D5"/>
    <w:rsid w:val="00E859DF"/>
    <w:rsid w:val="00E85C60"/>
    <w:rsid w:val="00E86477"/>
    <w:rsid w:val="00E8659B"/>
    <w:rsid w:val="00E871DC"/>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2358"/>
    <w:rsid w:val="00EA23DC"/>
    <w:rsid w:val="00EA31A5"/>
    <w:rsid w:val="00EA3BD7"/>
    <w:rsid w:val="00EA4B9A"/>
    <w:rsid w:val="00EA53EE"/>
    <w:rsid w:val="00EA73D0"/>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C78B6"/>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4D9C"/>
    <w:rsid w:val="00EE536C"/>
    <w:rsid w:val="00EE6569"/>
    <w:rsid w:val="00EE6CAB"/>
    <w:rsid w:val="00EE763E"/>
    <w:rsid w:val="00EF1892"/>
    <w:rsid w:val="00EF18C8"/>
    <w:rsid w:val="00EF3600"/>
    <w:rsid w:val="00EF455A"/>
    <w:rsid w:val="00EF4ECA"/>
    <w:rsid w:val="00EF4ED8"/>
    <w:rsid w:val="00EF4F52"/>
    <w:rsid w:val="00EF5391"/>
    <w:rsid w:val="00F004A5"/>
    <w:rsid w:val="00F00F81"/>
    <w:rsid w:val="00F01139"/>
    <w:rsid w:val="00F01B9D"/>
    <w:rsid w:val="00F02311"/>
    <w:rsid w:val="00F04806"/>
    <w:rsid w:val="00F04CCF"/>
    <w:rsid w:val="00F04EA8"/>
    <w:rsid w:val="00F05016"/>
    <w:rsid w:val="00F05216"/>
    <w:rsid w:val="00F05337"/>
    <w:rsid w:val="00F057F1"/>
    <w:rsid w:val="00F05AFB"/>
    <w:rsid w:val="00F05FF6"/>
    <w:rsid w:val="00F065FD"/>
    <w:rsid w:val="00F10509"/>
    <w:rsid w:val="00F11229"/>
    <w:rsid w:val="00F11956"/>
    <w:rsid w:val="00F12A12"/>
    <w:rsid w:val="00F12BB7"/>
    <w:rsid w:val="00F13099"/>
    <w:rsid w:val="00F144D7"/>
    <w:rsid w:val="00F1526F"/>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DE5"/>
    <w:rsid w:val="00F274A7"/>
    <w:rsid w:val="00F27DF1"/>
    <w:rsid w:val="00F3001B"/>
    <w:rsid w:val="00F3035F"/>
    <w:rsid w:val="00F30B22"/>
    <w:rsid w:val="00F311AF"/>
    <w:rsid w:val="00F32ACC"/>
    <w:rsid w:val="00F34531"/>
    <w:rsid w:val="00F3630B"/>
    <w:rsid w:val="00F3649F"/>
    <w:rsid w:val="00F3664D"/>
    <w:rsid w:val="00F40695"/>
    <w:rsid w:val="00F40716"/>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A28"/>
    <w:rsid w:val="00F5405A"/>
    <w:rsid w:val="00F545B0"/>
    <w:rsid w:val="00F5539E"/>
    <w:rsid w:val="00F569C1"/>
    <w:rsid w:val="00F56B76"/>
    <w:rsid w:val="00F56CF4"/>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4A1A"/>
    <w:rsid w:val="00F7633F"/>
    <w:rsid w:val="00F77CED"/>
    <w:rsid w:val="00F8213D"/>
    <w:rsid w:val="00F82D6E"/>
    <w:rsid w:val="00F83565"/>
    <w:rsid w:val="00F84657"/>
    <w:rsid w:val="00F85AD4"/>
    <w:rsid w:val="00F85F2A"/>
    <w:rsid w:val="00F86A2E"/>
    <w:rsid w:val="00F8700C"/>
    <w:rsid w:val="00F87A23"/>
    <w:rsid w:val="00F90011"/>
    <w:rsid w:val="00F9037A"/>
    <w:rsid w:val="00F906E2"/>
    <w:rsid w:val="00F917A5"/>
    <w:rsid w:val="00F9247D"/>
    <w:rsid w:val="00F92B8B"/>
    <w:rsid w:val="00F92D1C"/>
    <w:rsid w:val="00F93C6E"/>
    <w:rsid w:val="00F93E97"/>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B7BD0"/>
    <w:rsid w:val="00FC00E5"/>
    <w:rsid w:val="00FC0B53"/>
    <w:rsid w:val="00FC0E9C"/>
    <w:rsid w:val="00FC158D"/>
    <w:rsid w:val="00FC18AB"/>
    <w:rsid w:val="00FC1DA1"/>
    <w:rsid w:val="00FC2DDA"/>
    <w:rsid w:val="00FC3C48"/>
    <w:rsid w:val="00FC465C"/>
    <w:rsid w:val="00FC4BD4"/>
    <w:rsid w:val="00FC5DF5"/>
    <w:rsid w:val="00FC5ECF"/>
    <w:rsid w:val="00FC65DA"/>
    <w:rsid w:val="00FC7C3A"/>
    <w:rsid w:val="00FC7CBD"/>
    <w:rsid w:val="00FC7FE7"/>
    <w:rsid w:val="00FD07A5"/>
    <w:rsid w:val="00FD0919"/>
    <w:rsid w:val="00FD0A7B"/>
    <w:rsid w:val="00FD1DE9"/>
    <w:rsid w:val="00FD1EB7"/>
    <w:rsid w:val="00FD215F"/>
    <w:rsid w:val="00FD26A0"/>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TotalTime>
  <Pages>52</Pages>
  <Words>35875</Words>
  <Characters>204489</Characters>
  <Application>Microsoft Office Word</Application>
  <DocSecurity>0</DocSecurity>
  <Lines>1704</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615</cp:revision>
  <cp:lastPrinted>2021-04-01T07:00:00Z</cp:lastPrinted>
  <dcterms:created xsi:type="dcterms:W3CDTF">2021-03-18T07:48:00Z</dcterms:created>
  <dcterms:modified xsi:type="dcterms:W3CDTF">2021-04-06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